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lenraster"/>
        <w:tblW w:w="11908" w:type="dxa"/>
        <w:tblInd w:w="-13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8"/>
      </w:tblGrid>
      <w:tr w:rsidR="000F0F9C" w:rsidRPr="00D212B6" w14:paraId="26E06A3F" w14:textId="77777777" w:rsidTr="783B9E6E">
        <w:tc>
          <w:tcPr>
            <w:tcW w:w="11908" w:type="dxa"/>
            <w:vAlign w:val="bottom"/>
          </w:tcPr>
          <w:p w14:paraId="64A84809" w14:textId="77DABAFC" w:rsidR="000F0F9C" w:rsidRPr="00D212B6" w:rsidRDefault="00020B49" w:rsidP="00020B49">
            <w:pPr>
              <w:jc w:val="center"/>
            </w:pPr>
            <w:r>
              <w:rPr>
                <w:noProof/>
                <w:lang w:eastAsia="de-DE"/>
              </w:rPr>
              <w:drawing>
                <wp:inline distT="0" distB="0" distL="0" distR="0" wp14:anchorId="4A7CF529" wp14:editId="541643DF">
                  <wp:extent cx="4122132" cy="828788"/>
                  <wp:effectExtent l="0" t="0" r="0" b="9525"/>
                  <wp:docPr id="184041074" name="Grafik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12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122132" cy="8287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58B8B9" w14:textId="77777777" w:rsidR="00435A1F" w:rsidRPr="00D212B6" w:rsidRDefault="00435A1F" w:rsidP="000F0F9C">
      <w:pPr>
        <w:jc w:val="center"/>
        <w:rPr>
          <w:b/>
          <w:sz w:val="36"/>
        </w:rPr>
      </w:pPr>
    </w:p>
    <w:p w14:paraId="710C8356" w14:textId="77777777" w:rsidR="001C16A8" w:rsidRPr="0053126A" w:rsidRDefault="001C16A8" w:rsidP="00C04126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right"/>
        <w:rPr>
          <w:rStyle w:val="Fett"/>
          <w:rFonts w:ascii="Arial" w:hAnsi="Arial" w:cs="Arial"/>
          <w:color w:val="000000"/>
          <w:sz w:val="10"/>
          <w:szCs w:val="2"/>
        </w:rPr>
      </w:pPr>
    </w:p>
    <w:p w14:paraId="277BCC85" w14:textId="77777777" w:rsidR="0032378A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</w:p>
    <w:p w14:paraId="555DA124" w14:textId="41DDF287" w:rsidR="0032378A" w:rsidRPr="00E40C60" w:rsidRDefault="00DF0BD0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  <w:r>
        <w:rPr>
          <w:rStyle w:val="Fett"/>
          <w:rFonts w:ascii="Arial" w:hAnsi="Arial" w:cs="Arial"/>
          <w:color w:val="000000" w:themeColor="text1"/>
          <w:sz w:val="36"/>
          <w:szCs w:val="36"/>
        </w:rPr>
        <w:t>Shader in OpenGL</w:t>
      </w:r>
    </w:p>
    <w:p w14:paraId="68647EC9" w14:textId="77777777" w:rsidR="0032378A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</w:p>
    <w:p w14:paraId="796E946B" w14:textId="77777777" w:rsidR="0032378A" w:rsidRPr="001C16A8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/>
          <w:sz w:val="2"/>
          <w:szCs w:val="2"/>
        </w:rPr>
      </w:pPr>
    </w:p>
    <w:p w14:paraId="7C7B4375" w14:textId="77777777" w:rsidR="00D212B6" w:rsidRPr="0032378A" w:rsidRDefault="00D212B6" w:rsidP="006D2662">
      <w:pPr>
        <w:jc w:val="center"/>
        <w:rPr>
          <w:rFonts w:ascii="Arial" w:hAnsi="Arial" w:cs="Arial"/>
          <w:b/>
          <w:color w:val="FF0000"/>
          <w:szCs w:val="16"/>
          <w:shd w:val="clear" w:color="auto" w:fill="FFFFFF"/>
        </w:rPr>
      </w:pPr>
    </w:p>
    <w:p w14:paraId="3F3E7E30" w14:textId="5EF78F4D" w:rsidR="00334621" w:rsidRPr="00DF0BD0" w:rsidRDefault="00DF0BD0" w:rsidP="006D2662">
      <w:pPr>
        <w:jc w:val="center"/>
        <w:rPr>
          <w:rFonts w:ascii="Arial" w:hAnsi="Arial" w:cs="Arial"/>
          <w:b/>
          <w:szCs w:val="16"/>
          <w:shd w:val="clear" w:color="auto" w:fill="FFFFFF"/>
        </w:rPr>
      </w:pPr>
      <w:r w:rsidRPr="00DF0BD0">
        <w:rPr>
          <w:rFonts w:ascii="Arial" w:hAnsi="Arial" w:cs="Arial"/>
          <w:b/>
          <w:szCs w:val="16"/>
          <w:shd w:val="clear" w:color="auto" w:fill="FFFFFF"/>
        </w:rPr>
        <w:t>Computer Graphik Projekt</w:t>
      </w:r>
    </w:p>
    <w:p w14:paraId="2181554F" w14:textId="3377ED36" w:rsidR="00334621" w:rsidRPr="00D212B6" w:rsidRDefault="00661524" w:rsidP="6ECDAA89">
      <w:pPr>
        <w:jc w:val="center"/>
        <w:rPr>
          <w:rFonts w:ascii="Arial" w:hAnsi="Arial" w:cs="Arial"/>
          <w:shd w:val="clear" w:color="auto" w:fill="FFFFFF"/>
        </w:rPr>
      </w:pPr>
      <w:r>
        <w:rPr>
          <w:rFonts w:ascii="Arial" w:hAnsi="Arial" w:cs="Arial"/>
          <w:szCs w:val="16"/>
          <w:shd w:val="clear" w:color="auto" w:fill="FFFFFF"/>
        </w:rPr>
        <w:t>d</w:t>
      </w:r>
      <w:r w:rsidR="00334621" w:rsidRPr="00D212B6">
        <w:rPr>
          <w:rFonts w:ascii="Arial" w:hAnsi="Arial" w:cs="Arial"/>
          <w:szCs w:val="16"/>
          <w:shd w:val="clear" w:color="auto" w:fill="FFFFFF"/>
        </w:rPr>
        <w:t>es Studiengangs Informationstechnik</w:t>
      </w:r>
      <w:r w:rsidR="3CD5EE1F">
        <w:rPr>
          <w:rFonts w:ascii="Arial" w:hAnsi="Arial" w:cs="Arial"/>
          <w:szCs w:val="16"/>
          <w:shd w:val="clear" w:color="auto" w:fill="FFFFFF"/>
        </w:rPr>
        <w:t xml:space="preserve"> </w:t>
      </w:r>
      <w:r w:rsidR="00334621" w:rsidRPr="00D212B6">
        <w:rPr>
          <w:rFonts w:ascii="Arial" w:hAnsi="Arial" w:cs="Arial"/>
          <w:szCs w:val="16"/>
          <w:shd w:val="clear" w:color="auto" w:fill="FFFFFF"/>
        </w:rPr>
        <w:t>an</w:t>
      </w:r>
      <w:r w:rsidR="00334621" w:rsidRPr="6ECDAA89">
        <w:rPr>
          <w:rFonts w:ascii="Arial" w:hAnsi="Arial" w:cs="Arial"/>
          <w:shd w:val="clear" w:color="auto" w:fill="FFFFFF"/>
        </w:rPr>
        <w:t xml:space="preserve"> </w:t>
      </w:r>
    </w:p>
    <w:p w14:paraId="03349EFD" w14:textId="77777777" w:rsidR="00334621" w:rsidRPr="00D212B6" w:rsidRDefault="00334621" w:rsidP="006D2662">
      <w:pPr>
        <w:jc w:val="center"/>
        <w:rPr>
          <w:rFonts w:ascii="Arial" w:hAnsi="Arial" w:cs="Arial"/>
          <w:szCs w:val="16"/>
          <w:shd w:val="clear" w:color="auto" w:fill="FFFFFF"/>
        </w:rPr>
      </w:pPr>
      <w:r w:rsidRPr="00D212B6">
        <w:rPr>
          <w:rFonts w:ascii="Arial" w:hAnsi="Arial" w:cs="Arial"/>
          <w:szCs w:val="16"/>
          <w:shd w:val="clear" w:color="auto" w:fill="FFFFFF"/>
        </w:rPr>
        <w:t>der Dualen Hochschule Baden-Württemberg Stuttgart</w:t>
      </w:r>
    </w:p>
    <w:p w14:paraId="07F2D277" w14:textId="39C8B99D" w:rsidR="00D212B6" w:rsidRPr="0032378A" w:rsidRDefault="00A7682C" w:rsidP="00D212B6">
      <w:pPr>
        <w:jc w:val="center"/>
        <w:rPr>
          <w:rFonts w:ascii="Arial" w:hAnsi="Arial" w:cs="Arial"/>
          <w:color w:val="FF0000"/>
          <w:szCs w:val="24"/>
          <w:shd w:val="clear" w:color="auto" w:fill="FFFFFF"/>
        </w:rPr>
      </w:pPr>
      <w:r>
        <w:rPr>
          <w:rFonts w:ascii="Arial" w:hAnsi="Arial" w:cs="Arial"/>
          <w:color w:val="FF0000"/>
          <w:szCs w:val="16"/>
          <w:shd w:val="clear" w:color="auto" w:fill="FFFFFF"/>
        </w:rPr>
        <w:t>21.12.2022</w:t>
      </w:r>
    </w:p>
    <w:p w14:paraId="62D8264A" w14:textId="77777777" w:rsidR="00D212B6" w:rsidRPr="00D212B6" w:rsidRDefault="00D212B6" w:rsidP="00D212B6">
      <w:pPr>
        <w:jc w:val="center"/>
        <w:rPr>
          <w:rFonts w:ascii="Arial" w:hAnsi="Arial" w:cs="Arial"/>
          <w:szCs w:val="24"/>
          <w:shd w:val="clear" w:color="auto" w:fill="FFFFFF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495"/>
        <w:gridCol w:w="4463"/>
      </w:tblGrid>
      <w:tr w:rsidR="00334621" w:rsidRPr="00D212B6" w14:paraId="5C72D5FE" w14:textId="77777777" w:rsidTr="00A06EE1">
        <w:tc>
          <w:tcPr>
            <w:tcW w:w="44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35C32" w14:textId="766A0D4F" w:rsidR="00334621" w:rsidRPr="00D212B6" w:rsidRDefault="00334621" w:rsidP="00334621">
            <w:pPr>
              <w:spacing w:line="240" w:lineRule="auto"/>
              <w:jc w:val="left"/>
              <w:rPr>
                <w:rFonts w:ascii="Arial" w:hAnsi="Arial" w:cs="Arial"/>
                <w:b/>
                <w:sz w:val="22"/>
                <w:szCs w:val="24"/>
              </w:rPr>
            </w:pPr>
            <w:r w:rsidRPr="00D212B6">
              <w:rPr>
                <w:rFonts w:ascii="Arial" w:hAnsi="Arial" w:cs="Arial"/>
                <w:b/>
                <w:sz w:val="22"/>
                <w:szCs w:val="24"/>
              </w:rPr>
              <w:t>Matrikelnummer</w:t>
            </w:r>
          </w:p>
        </w:tc>
        <w:tc>
          <w:tcPr>
            <w:tcW w:w="44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4BE3C" w14:textId="62012397" w:rsidR="00334621" w:rsidRPr="0032378A" w:rsidRDefault="00A06EE1" w:rsidP="00334621">
            <w:pPr>
              <w:spacing w:line="240" w:lineRule="auto"/>
              <w:jc w:val="left"/>
              <w:rPr>
                <w:rFonts w:ascii="Arial" w:hAnsi="Arial" w:cs="Arial"/>
                <w:color w:val="FF0000"/>
                <w:sz w:val="22"/>
                <w:szCs w:val="24"/>
              </w:rPr>
            </w:pPr>
            <w:r>
              <w:rPr>
                <w:rFonts w:ascii="Arial" w:hAnsi="Arial" w:cs="Arial"/>
                <w:color w:val="FF0000"/>
                <w:sz w:val="22"/>
                <w:szCs w:val="24"/>
              </w:rPr>
              <w:t>8803945, XXX</w:t>
            </w:r>
          </w:p>
        </w:tc>
      </w:tr>
      <w:tr w:rsidR="00334621" w:rsidRPr="00D212B6" w14:paraId="6283F31A" w14:textId="77777777" w:rsidTr="00A06EE1">
        <w:tc>
          <w:tcPr>
            <w:tcW w:w="44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85514" w14:textId="547A4532" w:rsidR="00334621" w:rsidRPr="00A06EE1" w:rsidRDefault="00334621" w:rsidP="00334621">
            <w:pPr>
              <w:spacing w:line="240" w:lineRule="auto"/>
              <w:jc w:val="left"/>
              <w:rPr>
                <w:rFonts w:ascii="Arial" w:hAnsi="Arial" w:cs="Arial"/>
                <w:b/>
                <w:sz w:val="22"/>
                <w:szCs w:val="24"/>
              </w:rPr>
            </w:pPr>
            <w:r w:rsidRPr="00A06EE1">
              <w:rPr>
                <w:rFonts w:ascii="Arial" w:hAnsi="Arial" w:cs="Arial"/>
                <w:b/>
                <w:sz w:val="22"/>
                <w:szCs w:val="24"/>
              </w:rPr>
              <w:t>Kurs</w:t>
            </w:r>
          </w:p>
        </w:tc>
        <w:tc>
          <w:tcPr>
            <w:tcW w:w="44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4B801" w14:textId="0BA3B4CD" w:rsidR="00334621" w:rsidRPr="00A06EE1" w:rsidRDefault="00A06EE1" w:rsidP="00334621">
            <w:pPr>
              <w:spacing w:line="240" w:lineRule="auto"/>
              <w:jc w:val="left"/>
              <w:rPr>
                <w:rFonts w:ascii="Arial" w:hAnsi="Arial" w:cs="Arial"/>
                <w:sz w:val="22"/>
                <w:szCs w:val="24"/>
              </w:rPr>
            </w:pPr>
            <w:r w:rsidRPr="00A06EE1">
              <w:rPr>
                <w:rFonts w:ascii="Arial" w:hAnsi="Arial" w:cs="Arial"/>
                <w:sz w:val="22"/>
                <w:szCs w:val="24"/>
              </w:rPr>
              <w:t>TINF20IN</w:t>
            </w:r>
          </w:p>
        </w:tc>
      </w:tr>
    </w:tbl>
    <w:p w14:paraId="157D0EF3" w14:textId="449B6F7A" w:rsidR="00E37C78" w:rsidRPr="00D33BD0" w:rsidRDefault="00E37C78" w:rsidP="00A06EE1"/>
    <w:p w14:paraId="5C86E472" w14:textId="1DD5A08F" w:rsidR="00D10234" w:rsidRPr="00BB2F81" w:rsidRDefault="00D10234" w:rsidP="00BB2F81">
      <w:pPr>
        <w:pStyle w:val="StandardTimes"/>
      </w:pPr>
      <w:r w:rsidRPr="0056682F">
        <w:rPr>
          <w:lang w:val="en-US"/>
        </w:rPr>
        <w:br w:type="page"/>
      </w:r>
    </w:p>
    <w:p w14:paraId="6080D6DD" w14:textId="3C8FD5D4" w:rsidR="005E0D3F" w:rsidRPr="00D212B6" w:rsidRDefault="005E0D3F" w:rsidP="00514B65">
      <w:pPr>
        <w:pStyle w:val="Inhaltsverzeichnis"/>
        <w:tabs>
          <w:tab w:val="right" w:pos="8816"/>
        </w:tabs>
        <w:spacing w:before="120" w:after="120"/>
        <w:ind w:right="142"/>
        <w:rPr>
          <w:lang w:val="de-DE"/>
        </w:rPr>
      </w:pPr>
      <w:r w:rsidRPr="00D212B6">
        <w:rPr>
          <w:lang w:val="de-DE"/>
        </w:rPr>
        <w:lastRenderedPageBreak/>
        <w:t>Inhaltsverzeichnis</w:t>
      </w:r>
      <w:r w:rsidR="00514B65">
        <w:rPr>
          <w:lang w:val="de-DE"/>
        </w:rPr>
        <w:tab/>
      </w:r>
    </w:p>
    <w:bookmarkStart w:id="0" w:name="_Toc520873714"/>
    <w:bookmarkStart w:id="1" w:name="_Toc43804607"/>
    <w:p w14:paraId="1621085E" w14:textId="77777777" w:rsidR="00BB2F81" w:rsidRDefault="00514B65">
      <w:pPr>
        <w:pStyle w:val="Verzeichnis1"/>
        <w:rPr>
          <w:b w:val="0"/>
          <w:sz w:val="22"/>
          <w:lang w:eastAsia="de-DE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22593120" w:history="1">
        <w:r w:rsidR="00BB2F81" w:rsidRPr="00E8188A">
          <w:rPr>
            <w:rStyle w:val="Hyperlink"/>
          </w:rPr>
          <w:t>Abkürzungsverzeichnis</w:t>
        </w:r>
        <w:r w:rsidR="00BB2F81">
          <w:rPr>
            <w:webHidden/>
          </w:rPr>
          <w:tab/>
        </w:r>
        <w:r w:rsidR="00BB2F81">
          <w:rPr>
            <w:webHidden/>
          </w:rPr>
          <w:fldChar w:fldCharType="begin"/>
        </w:r>
        <w:r w:rsidR="00BB2F81">
          <w:rPr>
            <w:webHidden/>
          </w:rPr>
          <w:instrText xml:space="preserve"> PAGEREF _Toc122593120 \h </w:instrText>
        </w:r>
        <w:r w:rsidR="00BB2F81">
          <w:rPr>
            <w:webHidden/>
          </w:rPr>
        </w:r>
        <w:r w:rsidR="00BB2F81">
          <w:rPr>
            <w:webHidden/>
          </w:rPr>
          <w:fldChar w:fldCharType="separate"/>
        </w:r>
        <w:r w:rsidR="00BB2F81">
          <w:rPr>
            <w:webHidden/>
          </w:rPr>
          <w:t>III</w:t>
        </w:r>
        <w:r w:rsidR="00BB2F81">
          <w:rPr>
            <w:webHidden/>
          </w:rPr>
          <w:fldChar w:fldCharType="end"/>
        </w:r>
      </w:hyperlink>
    </w:p>
    <w:p w14:paraId="0C4ABAD8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1" w:history="1">
        <w:r w:rsidRPr="00E8188A">
          <w:rPr>
            <w:rStyle w:val="Hyperlink"/>
          </w:rPr>
          <w:t>1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Einleitu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14:paraId="29EEA8E4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2" w:history="1">
        <w:r w:rsidRPr="00E8188A">
          <w:rPr>
            <w:rStyle w:val="Hyperlink"/>
            <w:noProof/>
          </w:rPr>
          <w:t>1.1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Ausgangssituation und Problembeschreib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3D2040D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3" w:history="1">
        <w:r w:rsidRPr="00E8188A">
          <w:rPr>
            <w:rStyle w:val="Hyperlink"/>
            <w:noProof/>
          </w:rPr>
          <w:t>1.2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Zielsetz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AF23CAA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4" w:history="1">
        <w:r w:rsidRPr="00E8188A">
          <w:rPr>
            <w:rStyle w:val="Hyperlink"/>
            <w:noProof/>
          </w:rPr>
          <w:t>1.3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Vorgehenswei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A0E2CB5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5" w:history="1">
        <w:r w:rsidRPr="00E8188A">
          <w:rPr>
            <w:rStyle w:val="Hyperlink"/>
            <w:noProof/>
          </w:rPr>
          <w:t>1.4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Aufbau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CD60BC6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6" w:history="1">
        <w:r w:rsidRPr="00E8188A">
          <w:rPr>
            <w:rStyle w:val="Hyperlink"/>
          </w:rPr>
          <w:t>2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Grundlage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14:paraId="7A8E739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7" w:history="1">
        <w:r w:rsidRPr="00E8188A">
          <w:rPr>
            <w:rStyle w:val="Hyperlink"/>
          </w:rPr>
          <w:t>3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Anforderunge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3</w:t>
        </w:r>
        <w:r>
          <w:rPr>
            <w:webHidden/>
          </w:rPr>
          <w:fldChar w:fldCharType="end"/>
        </w:r>
      </w:hyperlink>
    </w:p>
    <w:p w14:paraId="45F608D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8" w:history="1">
        <w:r w:rsidRPr="00E8188A">
          <w:rPr>
            <w:rStyle w:val="Hyperlink"/>
          </w:rPr>
          <w:t>4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Implementieru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4</w:t>
        </w:r>
        <w:r>
          <w:rPr>
            <w:webHidden/>
          </w:rPr>
          <w:fldChar w:fldCharType="end"/>
        </w:r>
      </w:hyperlink>
    </w:p>
    <w:p w14:paraId="0ABE83A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9" w:history="1">
        <w:r w:rsidRPr="00E8188A">
          <w:rPr>
            <w:rStyle w:val="Hyperlink"/>
          </w:rPr>
          <w:t>5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Zusammenfassung und Ausblic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14:paraId="49CDDCE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0" w:history="1">
        <w:r w:rsidRPr="00E8188A">
          <w:rPr>
            <w:rStyle w:val="Hyperlink"/>
          </w:rPr>
          <w:t>Abbildungs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V</w:t>
        </w:r>
        <w:r>
          <w:rPr>
            <w:webHidden/>
          </w:rPr>
          <w:fldChar w:fldCharType="end"/>
        </w:r>
      </w:hyperlink>
    </w:p>
    <w:p w14:paraId="799FB8E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1" w:history="1">
        <w:r w:rsidRPr="00E8188A">
          <w:rPr>
            <w:rStyle w:val="Hyperlink"/>
          </w:rPr>
          <w:t>Tabellen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</w:t>
        </w:r>
        <w:r>
          <w:rPr>
            <w:webHidden/>
          </w:rPr>
          <w:fldChar w:fldCharType="end"/>
        </w:r>
      </w:hyperlink>
    </w:p>
    <w:p w14:paraId="7F86020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2" w:history="1">
        <w:r w:rsidRPr="00E8188A">
          <w:rPr>
            <w:rStyle w:val="Hyperlink"/>
          </w:rPr>
          <w:t>Literatur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I</w:t>
        </w:r>
        <w:r>
          <w:rPr>
            <w:webHidden/>
          </w:rPr>
          <w:fldChar w:fldCharType="end"/>
        </w:r>
      </w:hyperlink>
    </w:p>
    <w:p w14:paraId="530803A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3" w:history="1">
        <w:r w:rsidRPr="00E8188A">
          <w:rPr>
            <w:rStyle w:val="Hyperlink"/>
          </w:rPr>
          <w:t>Anha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II</w:t>
        </w:r>
        <w:r>
          <w:rPr>
            <w:webHidden/>
          </w:rPr>
          <w:fldChar w:fldCharType="end"/>
        </w:r>
      </w:hyperlink>
    </w:p>
    <w:p w14:paraId="4105BBC5" w14:textId="610DB6CB" w:rsidR="007411A0" w:rsidRPr="00D212B6" w:rsidRDefault="00514B65" w:rsidP="00711AFC">
      <w:pPr>
        <w:pStyle w:val="Verzeichnisse"/>
      </w:pPr>
      <w:r>
        <w:rPr>
          <w:rFonts w:asciiTheme="minorHAnsi" w:eastAsiaTheme="minorEastAsia" w:hAnsiTheme="minorHAnsi" w:cstheme="minorBidi"/>
          <w:noProof/>
          <w:sz w:val="24"/>
          <w:szCs w:val="22"/>
        </w:rPr>
        <w:fldChar w:fldCharType="end"/>
      </w:r>
      <w:r w:rsidR="00BA7288">
        <w:br w:type="page"/>
      </w:r>
      <w:bookmarkStart w:id="2" w:name="_Toc48559895"/>
      <w:bookmarkStart w:id="3" w:name="_Toc49768118"/>
      <w:bookmarkStart w:id="4" w:name="_Toc122593120"/>
      <w:r w:rsidR="007411A0" w:rsidRPr="00D212B6">
        <w:lastRenderedPageBreak/>
        <w:t>Abkürzungsverzeichnis</w:t>
      </w:r>
      <w:bookmarkEnd w:id="0"/>
      <w:bookmarkEnd w:id="1"/>
      <w:bookmarkEnd w:id="2"/>
      <w:bookmarkEnd w:id="3"/>
      <w:bookmarkEnd w:id="4"/>
    </w:p>
    <w:tbl>
      <w:tblPr>
        <w:tblStyle w:val="Tabellenraster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2"/>
        <w:gridCol w:w="2281"/>
        <w:gridCol w:w="280"/>
        <w:gridCol w:w="5329"/>
      </w:tblGrid>
      <w:tr w:rsidR="00B92BA9" w:rsidRPr="00D212B6" w14:paraId="46F4672B" w14:textId="77777777" w:rsidTr="00924926">
        <w:tc>
          <w:tcPr>
            <w:tcW w:w="1182" w:type="dxa"/>
          </w:tcPr>
          <w:p w14:paraId="14015A19" w14:textId="77777777" w:rsidR="00B92BA9" w:rsidRPr="00D212B6" w:rsidRDefault="00B92BA9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12EA2948" w14:textId="268E951C" w:rsidR="00B92BA9" w:rsidRPr="00D212B6" w:rsidRDefault="00B92BA9" w:rsidP="009F79CE">
            <w:pPr>
              <w:spacing w:after="0"/>
              <w:jc w:val="left"/>
              <w:rPr>
                <w:color w:val="FF0000"/>
              </w:rPr>
            </w:pPr>
          </w:p>
        </w:tc>
        <w:tc>
          <w:tcPr>
            <w:tcW w:w="280" w:type="dxa"/>
            <w:vAlign w:val="center"/>
          </w:tcPr>
          <w:p w14:paraId="3C3E6B79" w14:textId="77777777" w:rsidR="00B92BA9" w:rsidRPr="00D212B6" w:rsidRDefault="00B92BA9" w:rsidP="009F79CE">
            <w:pPr>
              <w:spacing w:after="0"/>
              <w:jc w:val="left"/>
              <w:rPr>
                <w:color w:val="FF0000"/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41ADE343" w14:textId="26EE7F18" w:rsidR="00B92BA9" w:rsidRPr="00D212B6" w:rsidRDefault="00B92BA9" w:rsidP="009F79CE">
            <w:pPr>
              <w:spacing w:after="0"/>
              <w:jc w:val="left"/>
              <w:rPr>
                <w:color w:val="FF0000"/>
              </w:rPr>
            </w:pPr>
          </w:p>
        </w:tc>
      </w:tr>
      <w:tr w:rsidR="00B31C10" w:rsidRPr="00D212B6" w14:paraId="68A60EAF" w14:textId="77777777" w:rsidTr="00924926">
        <w:tc>
          <w:tcPr>
            <w:tcW w:w="1182" w:type="dxa"/>
          </w:tcPr>
          <w:p w14:paraId="5DF39A60" w14:textId="77777777" w:rsidR="00B31C10" w:rsidRPr="00BA7288" w:rsidRDefault="00B31C10" w:rsidP="009F79CE">
            <w:pPr>
              <w:spacing w:after="0"/>
              <w:jc w:val="center"/>
              <w:rPr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65764CD5" w14:textId="0BDCD2A0" w:rsidR="00B31C10" w:rsidRPr="00E40C60" w:rsidRDefault="00E40C60" w:rsidP="009F79CE">
            <w:pPr>
              <w:spacing w:after="0"/>
              <w:jc w:val="left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PLM</w:t>
            </w:r>
          </w:p>
        </w:tc>
        <w:tc>
          <w:tcPr>
            <w:tcW w:w="280" w:type="dxa"/>
            <w:vAlign w:val="center"/>
          </w:tcPr>
          <w:p w14:paraId="066E802B" w14:textId="77777777" w:rsidR="00B31C10" w:rsidRPr="0032378A" w:rsidRDefault="00B31C10" w:rsidP="009F79CE">
            <w:pPr>
              <w:spacing w:after="0"/>
              <w:jc w:val="left"/>
              <w:rPr>
                <w:color w:val="FF0000"/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58379D9A" w14:textId="72F61EC7" w:rsidR="00B31C10" w:rsidRPr="0032378A" w:rsidRDefault="00E40C60" w:rsidP="009F79CE">
            <w:pPr>
              <w:spacing w:after="0"/>
              <w:jc w:val="left"/>
              <w:rPr>
                <w:color w:val="FF0000"/>
                <w:lang w:eastAsia="de-DE"/>
              </w:rPr>
            </w:pPr>
            <w:r w:rsidRPr="00E40C60">
              <w:rPr>
                <w:color w:val="000000" w:themeColor="text1"/>
                <w:lang w:val="en-US"/>
              </w:rPr>
              <w:t>Product Lifecycle Management</w:t>
            </w:r>
          </w:p>
        </w:tc>
      </w:tr>
      <w:tr w:rsidR="00B31C10" w:rsidRPr="00D212B6" w14:paraId="1D4B4830" w14:textId="77777777" w:rsidTr="00924926">
        <w:tc>
          <w:tcPr>
            <w:tcW w:w="1182" w:type="dxa"/>
          </w:tcPr>
          <w:p w14:paraId="458E4570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7E0AA8CF" w14:textId="78285E44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280" w:type="dxa"/>
            <w:vAlign w:val="center"/>
          </w:tcPr>
          <w:p w14:paraId="79FB0635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2E2A0695" w14:textId="22642D3E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</w:tr>
      <w:tr w:rsidR="00B31C10" w:rsidRPr="00D212B6" w14:paraId="130BA431" w14:textId="77777777" w:rsidTr="00924926">
        <w:trPr>
          <w:trHeight w:val="391"/>
        </w:trPr>
        <w:tc>
          <w:tcPr>
            <w:tcW w:w="1182" w:type="dxa"/>
          </w:tcPr>
          <w:p w14:paraId="6C1D2CE8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3650A775" w14:textId="2769FB58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280" w:type="dxa"/>
            <w:vAlign w:val="center"/>
          </w:tcPr>
          <w:p w14:paraId="4F3511FD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41FFF29F" w14:textId="3FB54021" w:rsidR="00B31C10" w:rsidRPr="002224E7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2A344EDC" w14:textId="77777777" w:rsidTr="00924926">
        <w:tc>
          <w:tcPr>
            <w:tcW w:w="1182" w:type="dxa"/>
          </w:tcPr>
          <w:p w14:paraId="40A6AAE4" w14:textId="77777777" w:rsidR="00B31C10" w:rsidRPr="00BA7288" w:rsidRDefault="00B31C10" w:rsidP="00F3511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54F6C46B" w14:textId="457C5A62" w:rsidR="00B31C10" w:rsidRPr="00936842" w:rsidRDefault="00B31C10" w:rsidP="00F3511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9DA23AD" w14:textId="77777777" w:rsidR="00B31C10" w:rsidRPr="00936842" w:rsidRDefault="00B31C10" w:rsidP="00F3511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0975F6A" w14:textId="27DC3224" w:rsidR="00B31C10" w:rsidRPr="00936842" w:rsidRDefault="00B31C10" w:rsidP="00F35117">
            <w:pPr>
              <w:spacing w:after="0"/>
              <w:rPr>
                <w:rFonts w:cstheme="minorHAnsi"/>
                <w:lang w:val="en-US" w:eastAsia="de-DE"/>
              </w:rPr>
            </w:pPr>
          </w:p>
        </w:tc>
      </w:tr>
      <w:tr w:rsidR="00B31C10" w:rsidRPr="00BA7288" w14:paraId="006E1009" w14:textId="77777777" w:rsidTr="00924926">
        <w:tc>
          <w:tcPr>
            <w:tcW w:w="1182" w:type="dxa"/>
          </w:tcPr>
          <w:p w14:paraId="33C2103C" w14:textId="77777777" w:rsidR="00B31C10" w:rsidRPr="00BA7288" w:rsidRDefault="00B31C10" w:rsidP="009F79CE">
            <w:pPr>
              <w:spacing w:after="0"/>
              <w:jc w:val="center"/>
              <w:rPr>
                <w:color w:val="FF0000"/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36F59E1F" w14:textId="0AF12D9A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07BFDA51" w14:textId="77777777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626FABD" w14:textId="4EA42A22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51C837D4" w14:textId="77777777" w:rsidTr="00924926">
        <w:tc>
          <w:tcPr>
            <w:tcW w:w="1182" w:type="dxa"/>
          </w:tcPr>
          <w:p w14:paraId="1969E7EA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0EF2A9CB" w14:textId="7E194DF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0E688F0D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C44ADB1" w14:textId="616F18DA" w:rsidR="00B31C10" w:rsidRPr="00936842" w:rsidRDefault="00B31C10" w:rsidP="008E26F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843718" w14:paraId="21D94CDD" w14:textId="77777777" w:rsidTr="00924926">
        <w:tc>
          <w:tcPr>
            <w:tcW w:w="1182" w:type="dxa"/>
          </w:tcPr>
          <w:p w14:paraId="09129DFB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A43511F" w14:textId="0A95993C" w:rsidR="00B31C10" w:rsidRPr="00BA7288" w:rsidRDefault="00B31C10" w:rsidP="002C4EB7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738BC8CF" w14:textId="77777777" w:rsidR="00B31C10" w:rsidRPr="00BA7288" w:rsidRDefault="00B31C10" w:rsidP="002C4EB7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4A39007" w14:textId="2BD0F6B7" w:rsidR="00B31C10" w:rsidRPr="00924926" w:rsidRDefault="00B31C10" w:rsidP="002C4EB7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67D5ADBC" w14:textId="77777777" w:rsidTr="00924926">
        <w:tc>
          <w:tcPr>
            <w:tcW w:w="1182" w:type="dxa"/>
          </w:tcPr>
          <w:p w14:paraId="2866787A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E28B104" w14:textId="121BE371" w:rsidR="00B31C10" w:rsidRPr="00BA7288" w:rsidRDefault="00B31C10" w:rsidP="002C4EB7">
            <w:pPr>
              <w:spacing w:after="0"/>
              <w:rPr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7A1BD857" w14:textId="77777777" w:rsidR="00B31C10" w:rsidRPr="00BA7288" w:rsidRDefault="00B31C10" w:rsidP="002C4EB7">
            <w:pPr>
              <w:spacing w:after="0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9478568" w14:textId="2824429A" w:rsidR="00B31C10" w:rsidRPr="00BA7288" w:rsidRDefault="00B31C10" w:rsidP="002C4EB7">
            <w:pPr>
              <w:spacing w:after="0"/>
              <w:rPr>
                <w:lang w:val="en-US"/>
              </w:rPr>
            </w:pPr>
          </w:p>
        </w:tc>
      </w:tr>
      <w:tr w:rsidR="00B31C10" w:rsidRPr="008F260B" w14:paraId="7E1C2FC7" w14:textId="77777777" w:rsidTr="00924926">
        <w:tc>
          <w:tcPr>
            <w:tcW w:w="1182" w:type="dxa"/>
          </w:tcPr>
          <w:p w14:paraId="0B770607" w14:textId="77777777" w:rsidR="00B31C10" w:rsidRPr="00BA7288" w:rsidRDefault="00B31C10" w:rsidP="009F79CE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02EF044" w14:textId="07DFF109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3C4439C" w14:textId="77777777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B628885" w14:textId="52F12331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</w:tr>
      <w:tr w:rsidR="00B31C10" w:rsidRPr="00BA7288" w14:paraId="4D4EEBB5" w14:textId="77777777" w:rsidTr="00924926">
        <w:tc>
          <w:tcPr>
            <w:tcW w:w="1182" w:type="dxa"/>
          </w:tcPr>
          <w:p w14:paraId="1A61E0DA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37FBD2E7" w14:textId="588D9D64" w:rsidR="00B31C10" w:rsidRPr="00BA7288" w:rsidRDefault="00B31C10" w:rsidP="009F79CE">
            <w:pPr>
              <w:spacing w:after="0"/>
              <w:jc w:val="left"/>
            </w:pPr>
          </w:p>
        </w:tc>
        <w:tc>
          <w:tcPr>
            <w:tcW w:w="280" w:type="dxa"/>
            <w:vAlign w:val="center"/>
          </w:tcPr>
          <w:p w14:paraId="52D6BB3D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12D9EC67" w14:textId="352E9EC4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5C052C02" w14:textId="77777777" w:rsidTr="00924926">
        <w:tc>
          <w:tcPr>
            <w:tcW w:w="1182" w:type="dxa"/>
          </w:tcPr>
          <w:p w14:paraId="67B552BF" w14:textId="77777777" w:rsidR="00B31C10" w:rsidRPr="00BA7288" w:rsidRDefault="00B31C10" w:rsidP="00484A5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32345AFB" w14:textId="519971EA" w:rsidR="00B31C10" w:rsidRPr="00936842" w:rsidRDefault="00B31C10" w:rsidP="00484A5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D9310C0" w14:textId="77777777" w:rsidR="00B31C10" w:rsidRPr="00936842" w:rsidRDefault="00B31C10" w:rsidP="00484A5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DF646C1" w14:textId="4BDBFD83" w:rsidR="00B31C10" w:rsidRPr="00936842" w:rsidRDefault="00B31C10" w:rsidP="00484A5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BA7288" w14:paraId="29D489D0" w14:textId="77777777" w:rsidTr="00924926">
        <w:tc>
          <w:tcPr>
            <w:tcW w:w="1182" w:type="dxa"/>
          </w:tcPr>
          <w:p w14:paraId="4D763705" w14:textId="77777777" w:rsidR="00B31C10" w:rsidRPr="00BA7288" w:rsidRDefault="00B31C10" w:rsidP="009F79CE">
            <w:pPr>
              <w:spacing w:after="0"/>
              <w:jc w:val="center"/>
              <w:rPr>
                <w:color w:val="FF0000"/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4B29A30B" w14:textId="43FE118F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760A9E0" w14:textId="77777777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7261B7C9" w14:textId="06B40A5C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</w:tr>
      <w:tr w:rsidR="00B31C10" w:rsidRPr="008F260B" w14:paraId="14B63B23" w14:textId="77777777" w:rsidTr="00924926">
        <w:tc>
          <w:tcPr>
            <w:tcW w:w="1182" w:type="dxa"/>
          </w:tcPr>
          <w:p w14:paraId="59B7CAB3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AE82292" w14:textId="33CEFCEC" w:rsidR="00B31C10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36832A4F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0FAE87F" w14:textId="04F48640" w:rsidR="00B31C10" w:rsidRPr="00484A50" w:rsidRDefault="00B31C10" w:rsidP="008E26F0">
            <w:pPr>
              <w:spacing w:after="0"/>
            </w:pPr>
          </w:p>
        </w:tc>
      </w:tr>
      <w:tr w:rsidR="00B31C10" w:rsidRPr="008F260B" w14:paraId="163D22E6" w14:textId="77777777" w:rsidTr="00924926">
        <w:tc>
          <w:tcPr>
            <w:tcW w:w="1182" w:type="dxa"/>
          </w:tcPr>
          <w:p w14:paraId="2E076FE1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6E5BCD1F" w14:textId="252452CB" w:rsidR="00B31C10" w:rsidRPr="00936842" w:rsidRDefault="00B31C10" w:rsidP="002C4EB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2D91BEA" w14:textId="77777777" w:rsidR="00B31C10" w:rsidRPr="00936842" w:rsidRDefault="00B31C10" w:rsidP="002C4EB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E10D15F" w14:textId="26C9C200" w:rsidR="00B31C10" w:rsidRPr="00936842" w:rsidRDefault="00B31C10" w:rsidP="002C4EB7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8F260B" w14:paraId="73A90ECE" w14:textId="77777777" w:rsidTr="00924926">
        <w:tc>
          <w:tcPr>
            <w:tcW w:w="1182" w:type="dxa"/>
          </w:tcPr>
          <w:p w14:paraId="42708EEC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327C481" w14:textId="09CF513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7AA81B9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433F6F99" w14:textId="7D88F296" w:rsidR="00B31C10" w:rsidRPr="00936842" w:rsidRDefault="00B31C10" w:rsidP="008E26F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681253" w:rsidRPr="008F260B" w14:paraId="7453A85A" w14:textId="77777777" w:rsidTr="00924926">
        <w:tc>
          <w:tcPr>
            <w:tcW w:w="1182" w:type="dxa"/>
          </w:tcPr>
          <w:p w14:paraId="3710D66C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1BFEBBC3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675E91B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447C6C4D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23A7EB70" w14:textId="77777777" w:rsidTr="00924926">
        <w:tc>
          <w:tcPr>
            <w:tcW w:w="1182" w:type="dxa"/>
          </w:tcPr>
          <w:p w14:paraId="250D73E7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1024352B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8187AB3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3E281B31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2FC27A86" w14:textId="77777777" w:rsidTr="00924926">
        <w:tc>
          <w:tcPr>
            <w:tcW w:w="1182" w:type="dxa"/>
          </w:tcPr>
          <w:p w14:paraId="2755DA18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39C8CF5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7D85C5C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25C0897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7589E227" w14:textId="77777777" w:rsidTr="00924926">
        <w:tc>
          <w:tcPr>
            <w:tcW w:w="1182" w:type="dxa"/>
          </w:tcPr>
          <w:p w14:paraId="0AD4E7DD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4CFB07A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EB1EBB8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AACE2EA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381D9BD7" w14:textId="77777777" w:rsidTr="00924926">
        <w:tc>
          <w:tcPr>
            <w:tcW w:w="1182" w:type="dxa"/>
          </w:tcPr>
          <w:p w14:paraId="008EDC2A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03A0F53A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0EC6DDD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93F9AAD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704B7F94" w14:textId="77777777" w:rsidTr="00924926">
        <w:tc>
          <w:tcPr>
            <w:tcW w:w="1182" w:type="dxa"/>
          </w:tcPr>
          <w:p w14:paraId="7A5690F6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660415F7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5CB9473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E0AD2F3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12A354D7" w14:textId="77777777" w:rsidTr="00924926">
        <w:tc>
          <w:tcPr>
            <w:tcW w:w="1182" w:type="dxa"/>
          </w:tcPr>
          <w:p w14:paraId="2891DAEE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E88AB35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C1D0CC9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18050A9" w14:textId="77777777" w:rsidR="00681253" w:rsidRPr="00484A50" w:rsidRDefault="00681253" w:rsidP="008E26F0">
            <w:pPr>
              <w:spacing w:after="0"/>
            </w:pPr>
          </w:p>
        </w:tc>
      </w:tr>
    </w:tbl>
    <w:p w14:paraId="60E282F5" w14:textId="33BF9AC5" w:rsidR="00711AFC" w:rsidRPr="00BA7288" w:rsidRDefault="00647A13" w:rsidP="002C4EB7">
      <w:pPr>
        <w:spacing w:after="0" w:line="259" w:lineRule="auto"/>
        <w:jc w:val="left"/>
        <w:rPr>
          <w:lang w:val="en-US"/>
        </w:rPr>
      </w:pPr>
      <w:bookmarkStart w:id="5" w:name="_Toc520873715"/>
      <w:r>
        <w:rPr>
          <w:lang w:val="en-US"/>
        </w:rPr>
        <w:tab/>
      </w:r>
    </w:p>
    <w:p w14:paraId="1D6AA898" w14:textId="29D1637D" w:rsidR="007411A0" w:rsidRPr="00BA7288" w:rsidRDefault="00B364DF" w:rsidP="002C4EB7">
      <w:pPr>
        <w:spacing w:after="0" w:line="259" w:lineRule="auto"/>
        <w:jc w:val="left"/>
        <w:rPr>
          <w:lang w:val="en-US"/>
        </w:rPr>
      </w:pPr>
      <w:r w:rsidRPr="00BA7288">
        <w:rPr>
          <w:lang w:val="en-US"/>
        </w:rPr>
        <w:br w:type="page"/>
      </w:r>
      <w:bookmarkEnd w:id="5"/>
    </w:p>
    <w:p w14:paraId="1FD280E6" w14:textId="77777777" w:rsidR="001804ED" w:rsidRPr="00BA7288" w:rsidRDefault="001804ED" w:rsidP="00BC20D5">
      <w:pPr>
        <w:rPr>
          <w:lang w:val="en-US"/>
        </w:rPr>
        <w:sectPr w:rsidR="001804ED" w:rsidRPr="00BA7288" w:rsidSect="00F843DD">
          <w:headerReference w:type="default" r:id="rId12"/>
          <w:footerReference w:type="default" r:id="rId13"/>
          <w:type w:val="continuous"/>
          <w:pgSz w:w="11906" w:h="16838"/>
          <w:pgMar w:top="1134" w:right="1474" w:bottom="1304" w:left="1474" w:header="709" w:footer="709" w:gutter="0"/>
          <w:pgNumType w:fmt="upperRoman" w:start="1"/>
          <w:cols w:space="708"/>
          <w:titlePg/>
          <w:docGrid w:linePitch="360"/>
        </w:sectPr>
      </w:pPr>
    </w:p>
    <w:p w14:paraId="66E983B2" w14:textId="4036BA3E" w:rsidR="00C058D2" w:rsidRPr="00126C37" w:rsidRDefault="007411A0" w:rsidP="00126C37">
      <w:pPr>
        <w:pStyle w:val="berschrift1"/>
      </w:pPr>
      <w:bookmarkStart w:id="6" w:name="_Toc43804608"/>
      <w:bookmarkStart w:id="7" w:name="_Ref47420514"/>
      <w:bookmarkStart w:id="8" w:name="_Ref49167527"/>
      <w:bookmarkStart w:id="9" w:name="_Toc49768119"/>
      <w:bookmarkStart w:id="10" w:name="_Toc122593121"/>
      <w:r w:rsidRPr="00126C37">
        <w:lastRenderedPageBreak/>
        <w:t>Einleitung</w:t>
      </w:r>
      <w:bookmarkStart w:id="11" w:name="_GoBack"/>
      <w:bookmarkEnd w:id="6"/>
      <w:bookmarkEnd w:id="7"/>
      <w:bookmarkEnd w:id="8"/>
      <w:bookmarkEnd w:id="9"/>
      <w:bookmarkEnd w:id="10"/>
      <w:bookmarkEnd w:id="11"/>
    </w:p>
    <w:p w14:paraId="601DC3E3" w14:textId="0849B6EC" w:rsidR="007C537A" w:rsidRDefault="007C537A" w:rsidP="002F65E9">
      <w:pPr>
        <w:pStyle w:val="berschrift2"/>
      </w:pPr>
      <w:bookmarkStart w:id="12" w:name="_Toc49768120"/>
      <w:bookmarkStart w:id="13" w:name="_Toc122593122"/>
      <w:r w:rsidRPr="00146777">
        <w:t>Ausgangssituation</w:t>
      </w:r>
      <w:r w:rsidR="00146777" w:rsidRPr="00146777">
        <w:t xml:space="preserve"> und Problembeschreibung</w:t>
      </w:r>
      <w:bookmarkEnd w:id="12"/>
      <w:bookmarkEnd w:id="13"/>
    </w:p>
    <w:p w14:paraId="05D59ABF" w14:textId="02C828D5" w:rsidR="00BB5765" w:rsidRDefault="00CA76AF" w:rsidP="00BB5765">
      <w:pPr>
        <w:pStyle w:val="berschrift2"/>
      </w:pPr>
      <w:bookmarkStart w:id="14" w:name="_Toc43804611"/>
      <w:bookmarkStart w:id="15" w:name="_Toc49768121"/>
      <w:bookmarkStart w:id="16" w:name="_Toc122593123"/>
      <w:r>
        <w:t>Zielsetzung</w:t>
      </w:r>
      <w:bookmarkEnd w:id="14"/>
      <w:bookmarkEnd w:id="15"/>
      <w:bookmarkEnd w:id="16"/>
    </w:p>
    <w:p w14:paraId="47389687" w14:textId="7C0848B5" w:rsidR="007C537A" w:rsidRDefault="007C537A" w:rsidP="007C537A">
      <w:pPr>
        <w:pStyle w:val="berschrift2"/>
      </w:pPr>
      <w:bookmarkStart w:id="17" w:name="_Toc49768122"/>
      <w:bookmarkStart w:id="18" w:name="_Toc122593124"/>
      <w:r>
        <w:t>Vorgehensweise</w:t>
      </w:r>
      <w:bookmarkEnd w:id="17"/>
      <w:bookmarkEnd w:id="18"/>
    </w:p>
    <w:p w14:paraId="5FD9D7F5" w14:textId="003A3FF9" w:rsidR="00956634" w:rsidRDefault="00956634" w:rsidP="008B4A0A">
      <w:pPr>
        <w:pStyle w:val="berschrift2"/>
      </w:pPr>
      <w:bookmarkStart w:id="19" w:name="_Toc43804612"/>
      <w:bookmarkStart w:id="20" w:name="_Toc49768123"/>
      <w:bookmarkStart w:id="21" w:name="_Toc122593125"/>
      <w:r>
        <w:t>Aufbau der Arbeit</w:t>
      </w:r>
      <w:bookmarkEnd w:id="19"/>
      <w:bookmarkEnd w:id="20"/>
      <w:bookmarkEnd w:id="21"/>
    </w:p>
    <w:p w14:paraId="1AA762F3" w14:textId="77777777" w:rsidR="008B4A0A" w:rsidRDefault="008B4A0A" w:rsidP="005F1CA3">
      <w:pPr>
        <w:pStyle w:val="StandardTimes"/>
      </w:pPr>
      <w:bookmarkStart w:id="22" w:name="_Toc43804613"/>
      <w:bookmarkStart w:id="23" w:name="_Toc43804614"/>
    </w:p>
    <w:p w14:paraId="5CCB8E1C" w14:textId="066ECC46" w:rsidR="008E779F" w:rsidRPr="00126C37" w:rsidRDefault="00F905D1" w:rsidP="00126C37">
      <w:pPr>
        <w:pStyle w:val="berschrift1"/>
      </w:pPr>
      <w:bookmarkStart w:id="24" w:name="_Toc49768124"/>
      <w:bookmarkStart w:id="25" w:name="_Toc122593126"/>
      <w:r w:rsidRPr="00126C37">
        <w:lastRenderedPageBreak/>
        <w:t>G</w:t>
      </w:r>
      <w:bookmarkEnd w:id="22"/>
      <w:r w:rsidRPr="00126C37">
        <w:t>rundlagen</w:t>
      </w:r>
      <w:bookmarkEnd w:id="23"/>
      <w:bookmarkEnd w:id="24"/>
      <w:bookmarkEnd w:id="25"/>
    </w:p>
    <w:p w14:paraId="1FE79949" w14:textId="3D2FB7F7" w:rsidR="00E67A32" w:rsidRPr="007D785D" w:rsidRDefault="00E67A32" w:rsidP="00D83103">
      <w:bookmarkStart w:id="26" w:name="_Toc49768125"/>
      <w:r>
        <w:t xml:space="preserve">In diesem Kapitel soll </w:t>
      </w:r>
      <w:r w:rsidR="0032378A">
        <w:t>…</w:t>
      </w:r>
      <w:r>
        <w:t xml:space="preserve"> </w:t>
      </w:r>
    </w:p>
    <w:p w14:paraId="3ED9453E" w14:textId="101B42DB" w:rsidR="00107AE8" w:rsidRDefault="00107AE8" w:rsidP="00AA6DA5">
      <w:pPr>
        <w:pStyle w:val="StandardTimes"/>
      </w:pPr>
      <w:bookmarkStart w:id="27" w:name="_Toc43804620"/>
      <w:bookmarkEnd w:id="26"/>
    </w:p>
    <w:p w14:paraId="0486F10B" w14:textId="4F597C35" w:rsidR="00107AE8" w:rsidRDefault="006573B2" w:rsidP="006573B2">
      <w:pPr>
        <w:pStyle w:val="berschrift1"/>
      </w:pPr>
      <w:bookmarkStart w:id="28" w:name="_Toc122593127"/>
      <w:r>
        <w:lastRenderedPageBreak/>
        <w:t>Anforderungen</w:t>
      </w:r>
      <w:bookmarkEnd w:id="28"/>
    </w:p>
    <w:p w14:paraId="1E18B177" w14:textId="3CF0AF1C" w:rsidR="0032378A" w:rsidRPr="00126C37" w:rsidRDefault="0032378A" w:rsidP="0032378A">
      <w:pPr>
        <w:pStyle w:val="berschrift1"/>
      </w:pPr>
      <w:bookmarkStart w:id="29" w:name="_Toc122593128"/>
      <w:bookmarkEnd w:id="27"/>
      <w:r>
        <w:lastRenderedPageBreak/>
        <w:t>Implementierung</w:t>
      </w:r>
      <w:bookmarkEnd w:id="29"/>
    </w:p>
    <w:p w14:paraId="16D7B232" w14:textId="15784FC8" w:rsidR="004E6639" w:rsidRDefault="004E6639" w:rsidP="004E6639"/>
    <w:p w14:paraId="439978C2" w14:textId="5F178A92" w:rsidR="00493515" w:rsidRPr="004E6639" w:rsidRDefault="004E6639" w:rsidP="004E6639">
      <w:pPr>
        <w:tabs>
          <w:tab w:val="left" w:pos="5430"/>
        </w:tabs>
      </w:pPr>
      <w:r>
        <w:tab/>
      </w:r>
    </w:p>
    <w:p w14:paraId="529039BA" w14:textId="77777777" w:rsidR="00614E0B" w:rsidRDefault="00614E0B">
      <w:pPr>
        <w:spacing w:after="160" w:line="259" w:lineRule="auto"/>
        <w:jc w:val="left"/>
        <w:rPr>
          <w:rFonts w:ascii="Times New Roman" w:hAnsi="Times New Roman"/>
          <w:szCs w:val="23"/>
        </w:rPr>
      </w:pPr>
      <w:r>
        <w:br w:type="page"/>
      </w:r>
    </w:p>
    <w:p w14:paraId="0789ACE4" w14:textId="77777777" w:rsidR="00391326" w:rsidRDefault="00391326" w:rsidP="00391326">
      <w:pPr>
        <w:pStyle w:val="berschrift1"/>
      </w:pPr>
      <w:bookmarkStart w:id="30" w:name="_Toc122593129"/>
      <w:r>
        <w:lastRenderedPageBreak/>
        <w:t>Zusammenfassung und Ausblick</w:t>
      </w:r>
      <w:bookmarkEnd w:id="30"/>
    </w:p>
    <w:p w14:paraId="3CDDA0F2" w14:textId="77777777" w:rsidR="001C28A3" w:rsidRPr="00D212B6" w:rsidRDefault="001C28A3" w:rsidP="00346B48">
      <w:pPr>
        <w:pStyle w:val="StandardTimes"/>
        <w:sectPr w:rsidR="001C28A3" w:rsidRPr="00D212B6" w:rsidSect="00FC363D">
          <w:headerReference w:type="default" r:id="rId14"/>
          <w:footerReference w:type="default" r:id="rId15"/>
          <w:type w:val="continuous"/>
          <w:pgSz w:w="11906" w:h="16838"/>
          <w:pgMar w:top="1134" w:right="1474" w:bottom="1134" w:left="1474" w:header="709" w:footer="737" w:gutter="0"/>
          <w:pgNumType w:start="1"/>
          <w:cols w:space="708"/>
          <w:docGrid w:linePitch="360"/>
        </w:sectPr>
      </w:pPr>
    </w:p>
    <w:p w14:paraId="30C86FE7" w14:textId="087A5457" w:rsidR="003D2E86" w:rsidRPr="00D212B6" w:rsidRDefault="003D2E86" w:rsidP="003D2E86">
      <w:pPr>
        <w:pStyle w:val="Verzeichnisse"/>
      </w:pPr>
      <w:bookmarkStart w:id="31" w:name="_Toc43804643"/>
      <w:bookmarkStart w:id="32" w:name="_Toc48559896"/>
      <w:bookmarkStart w:id="33" w:name="_Toc49768181"/>
      <w:bookmarkStart w:id="34" w:name="_Toc122593130"/>
      <w:r w:rsidRPr="00D212B6">
        <w:lastRenderedPageBreak/>
        <w:t>Abbildungsverzeichnis</w:t>
      </w:r>
      <w:bookmarkEnd w:id="31"/>
      <w:bookmarkEnd w:id="32"/>
      <w:bookmarkEnd w:id="33"/>
      <w:bookmarkEnd w:id="34"/>
    </w:p>
    <w:p w14:paraId="718C22AE" w14:textId="3EF7A4D9" w:rsidR="0032378A" w:rsidRDefault="003D2E86">
      <w:pPr>
        <w:pStyle w:val="Abbildungsverzeichnis"/>
        <w:tabs>
          <w:tab w:val="right" w:leader="dot" w:pos="8948"/>
        </w:tabs>
        <w:rPr>
          <w:noProof/>
          <w:sz w:val="22"/>
          <w:lang w:eastAsia="de-DE"/>
        </w:rPr>
      </w:pPr>
      <w:r>
        <w:fldChar w:fldCharType="begin"/>
      </w:r>
      <w:r>
        <w:instrText>TOC \h \z \c "Abbildung"</w:instrText>
      </w:r>
      <w:r>
        <w:fldChar w:fldCharType="separate"/>
      </w:r>
      <w:hyperlink w:anchor="_Toc59527846" w:history="1">
        <w:r w:rsidR="0032378A" w:rsidRPr="00301764">
          <w:rPr>
            <w:rStyle w:val="Hyperlink"/>
            <w:noProof/>
          </w:rPr>
          <w:t>Abbildung 2</w:t>
        </w:r>
        <w:r w:rsidR="0032378A" w:rsidRPr="00301764">
          <w:rPr>
            <w:rStyle w:val="Hyperlink"/>
            <w:noProof/>
          </w:rPr>
          <w:noBreakHyphen/>
          <w:t xml:space="preserve">1: PLM-Kreislauf, basierend auf [2] </w:t>
        </w:r>
        <w:r w:rsidR="0032378A">
          <w:rPr>
            <w:noProof/>
            <w:webHidden/>
          </w:rPr>
          <w:tab/>
        </w:r>
        <w:r w:rsidR="0032378A">
          <w:rPr>
            <w:noProof/>
            <w:webHidden/>
          </w:rPr>
          <w:fldChar w:fldCharType="begin"/>
        </w:r>
        <w:r w:rsidR="0032378A">
          <w:rPr>
            <w:noProof/>
            <w:webHidden/>
          </w:rPr>
          <w:instrText xml:space="preserve"> PAGEREF _Toc59527846 \h </w:instrText>
        </w:r>
        <w:r w:rsidR="0032378A">
          <w:rPr>
            <w:noProof/>
            <w:webHidden/>
          </w:rPr>
        </w:r>
        <w:r w:rsidR="0032378A">
          <w:rPr>
            <w:noProof/>
            <w:webHidden/>
          </w:rPr>
          <w:fldChar w:fldCharType="separate"/>
        </w:r>
        <w:r w:rsidR="0032378A">
          <w:rPr>
            <w:noProof/>
            <w:webHidden/>
          </w:rPr>
          <w:t>2</w:t>
        </w:r>
        <w:r w:rsidR="0032378A">
          <w:rPr>
            <w:noProof/>
            <w:webHidden/>
          </w:rPr>
          <w:fldChar w:fldCharType="end"/>
        </w:r>
      </w:hyperlink>
    </w:p>
    <w:p w14:paraId="37270C9F" w14:textId="50DAB630" w:rsidR="003D2E86" w:rsidRPr="00D212B6" w:rsidRDefault="003D2E86" w:rsidP="00D05F63">
      <w:r>
        <w:fldChar w:fldCharType="end"/>
      </w:r>
      <w:r w:rsidRPr="00D212B6">
        <w:br w:type="page"/>
      </w:r>
    </w:p>
    <w:p w14:paraId="57D85E26" w14:textId="104C7BFC" w:rsidR="003D2E86" w:rsidRPr="00D212B6" w:rsidRDefault="003D2E86" w:rsidP="003D2E86">
      <w:pPr>
        <w:pStyle w:val="Verzeichnisse"/>
      </w:pPr>
      <w:bookmarkStart w:id="35" w:name="_Toc43804644"/>
      <w:bookmarkStart w:id="36" w:name="_Toc48559897"/>
      <w:bookmarkStart w:id="37" w:name="_Toc49768182"/>
      <w:bookmarkStart w:id="38" w:name="_Toc122593131"/>
      <w:r w:rsidRPr="00D212B6">
        <w:lastRenderedPageBreak/>
        <w:t>Tabellenverzeichnis</w:t>
      </w:r>
      <w:bookmarkEnd w:id="35"/>
      <w:bookmarkEnd w:id="36"/>
      <w:bookmarkEnd w:id="37"/>
      <w:bookmarkEnd w:id="38"/>
    </w:p>
    <w:p w14:paraId="398C0792" w14:textId="4EC16B70" w:rsidR="0032378A" w:rsidRDefault="003D2E86">
      <w:pPr>
        <w:pStyle w:val="Abbildungsverzeichnis"/>
        <w:tabs>
          <w:tab w:val="right" w:leader="dot" w:pos="8948"/>
        </w:tabs>
        <w:rPr>
          <w:noProof/>
          <w:sz w:val="22"/>
          <w:lang w:eastAsia="de-DE"/>
        </w:rPr>
      </w:pPr>
      <w:r>
        <w:fldChar w:fldCharType="begin"/>
      </w:r>
      <w:r>
        <w:instrText>TOC \h \z \c "Tabelle"</w:instrText>
      </w:r>
      <w:r>
        <w:fldChar w:fldCharType="separate"/>
      </w:r>
      <w:hyperlink w:anchor="_Toc59527850" w:history="1">
        <w:r w:rsidR="0032378A" w:rsidRPr="00046B4D">
          <w:rPr>
            <w:rStyle w:val="Hyperlink"/>
            <w:noProof/>
          </w:rPr>
          <w:t>Tabelle 2</w:t>
        </w:r>
        <w:r w:rsidR="0032378A" w:rsidRPr="00046B4D">
          <w:rPr>
            <w:rStyle w:val="Hyperlink"/>
            <w:noProof/>
          </w:rPr>
          <w:noBreakHyphen/>
          <w:t>1: Übersicht der HTTP-Methoden, basierend auf [17, S. 604]</w:t>
        </w:r>
        <w:r w:rsidR="0032378A">
          <w:rPr>
            <w:noProof/>
            <w:webHidden/>
          </w:rPr>
          <w:tab/>
        </w:r>
        <w:r w:rsidR="0032378A">
          <w:rPr>
            <w:noProof/>
            <w:webHidden/>
          </w:rPr>
          <w:fldChar w:fldCharType="begin"/>
        </w:r>
        <w:r w:rsidR="0032378A">
          <w:rPr>
            <w:noProof/>
            <w:webHidden/>
          </w:rPr>
          <w:instrText xml:space="preserve"> PAGEREF _Toc59527850 \h </w:instrText>
        </w:r>
        <w:r w:rsidR="0032378A">
          <w:rPr>
            <w:noProof/>
            <w:webHidden/>
          </w:rPr>
        </w:r>
        <w:r w:rsidR="0032378A">
          <w:rPr>
            <w:noProof/>
            <w:webHidden/>
          </w:rPr>
          <w:fldChar w:fldCharType="separate"/>
        </w:r>
        <w:r w:rsidR="0032378A">
          <w:rPr>
            <w:noProof/>
            <w:webHidden/>
          </w:rPr>
          <w:t>2</w:t>
        </w:r>
        <w:r w:rsidR="0032378A">
          <w:rPr>
            <w:noProof/>
            <w:webHidden/>
          </w:rPr>
          <w:fldChar w:fldCharType="end"/>
        </w:r>
      </w:hyperlink>
    </w:p>
    <w:p w14:paraId="2A7AF89E" w14:textId="7F13E6D9" w:rsidR="003D2E86" w:rsidRPr="00D212B6" w:rsidRDefault="003D2E86" w:rsidP="00D05F63">
      <w:r>
        <w:fldChar w:fldCharType="end"/>
      </w:r>
    </w:p>
    <w:p w14:paraId="41DEDE2F" w14:textId="7EA21134" w:rsidR="003D2E86" w:rsidRPr="00D212B6" w:rsidRDefault="003D2E86" w:rsidP="00D05F63">
      <w:r w:rsidRPr="00D212B6">
        <w:br w:type="page"/>
      </w:r>
    </w:p>
    <w:sdt>
      <w:sdtPr>
        <w:rPr>
          <w:rFonts w:asciiTheme="minorHAnsi" w:eastAsiaTheme="minorEastAsia" w:hAnsiTheme="minorHAnsi" w:cstheme="minorBidi"/>
          <w:b w:val="0"/>
          <w:sz w:val="24"/>
          <w:szCs w:val="22"/>
        </w:rPr>
        <w:tag w:val="CitaviBibliography"/>
        <w:id w:val="-594708234"/>
        <w:placeholder>
          <w:docPart w:val="DefaultPlaceholder_-1854013440"/>
        </w:placeholder>
      </w:sdtPr>
      <w:sdtEndPr/>
      <w:sdtContent>
        <w:p w14:paraId="583649F7" w14:textId="586EA8EB" w:rsidR="0032378A" w:rsidRDefault="00ED3443" w:rsidP="00E40C60">
          <w:pPr>
            <w:pStyle w:val="Verzeichnisse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39" w:name="_Toc122593132"/>
          <w:r w:rsidR="0032378A">
            <w:t>Literatur</w:t>
          </w:r>
          <w:r w:rsidR="00E40C60">
            <w:t>verzeichnis</w:t>
          </w:r>
          <w:bookmarkEnd w:id="39"/>
        </w:p>
        <w:p w14:paraId="16695195" w14:textId="77777777" w:rsidR="0032378A" w:rsidRDefault="0032378A" w:rsidP="0032378A">
          <w:pPr>
            <w:pStyle w:val="CitaviBibliographyEntry"/>
          </w:pPr>
          <w:r>
            <w:t>[1]</w:t>
          </w:r>
          <w:r>
            <w:tab/>
          </w:r>
          <w:bookmarkStart w:id="40" w:name="_CTVL001c494f7756a844268bce297cdbac349dd"/>
          <w:r>
            <w:t>Werkzeugmaschinenlabor WZL der Rheinisch-Westfälischen Technischen Hochschule (RWTH) Aachen (Hg).,</w:t>
          </w:r>
          <w:bookmarkEnd w:id="40"/>
          <w:r>
            <w:t xml:space="preserve"> </w:t>
          </w:r>
          <w:r w:rsidRPr="0032378A">
            <w:rPr>
              <w:i/>
            </w:rPr>
            <w:t xml:space="preserve">Product Lifecycle Management (PLM). </w:t>
          </w:r>
          <w:r w:rsidRPr="0032378A">
            <w:t>[Online]. Verfügbar unter: http://www.plm-info.de/de/d7bc5950658c5c08c1257e99002f4d59.html (Zugriff am: 2. Juli 2020).</w:t>
          </w:r>
        </w:p>
        <w:p w14:paraId="12B4F6CA" w14:textId="24B3659D" w:rsidR="00902FBF" w:rsidRDefault="0032378A" w:rsidP="0032378A">
          <w:pPr>
            <w:pStyle w:val="CitaviBibliographyEntry"/>
          </w:pPr>
          <w:r>
            <w:t>[2]</w:t>
          </w:r>
          <w:r>
            <w:tab/>
          </w:r>
          <w:bookmarkStart w:id="41" w:name="_CTVL0015eaa9beb98a24d88b23c7b671fe0a6b0"/>
          <w:r>
            <w:t>Andrew S. Tanenbaum und Maarten van Steen,</w:t>
          </w:r>
          <w:bookmarkEnd w:id="41"/>
          <w:r>
            <w:t xml:space="preserve"> </w:t>
          </w:r>
          <w:r w:rsidRPr="0032378A">
            <w:rPr>
              <w:i/>
            </w:rPr>
            <w:t>Verteilte Systeme Prinzipien und Paradigmen</w:t>
          </w:r>
          <w:r w:rsidRPr="0032378A">
            <w:t>. Pearson Studium 2008, 2008.</w:t>
          </w:r>
          <w:r w:rsidR="00ED3443">
            <w:fldChar w:fldCharType="end"/>
          </w:r>
        </w:p>
      </w:sdtContent>
    </w:sdt>
    <w:p w14:paraId="4F8E2385" w14:textId="77777777" w:rsidR="00902FBF" w:rsidRDefault="00902FBF">
      <w:pPr>
        <w:spacing w:after="160" w:line="259" w:lineRule="auto"/>
        <w:jc w:val="left"/>
        <w:rPr>
          <w:rFonts w:asciiTheme="majorHAnsi" w:eastAsiaTheme="majorEastAsia" w:hAnsiTheme="majorHAnsi" w:cstheme="majorBidi"/>
          <w:b/>
          <w:sz w:val="32"/>
          <w:szCs w:val="32"/>
        </w:rPr>
      </w:pPr>
      <w:r>
        <w:br w:type="page"/>
      </w:r>
    </w:p>
    <w:p w14:paraId="6CA10A5C" w14:textId="0C55B85B" w:rsidR="00ED3443" w:rsidRDefault="00902FBF" w:rsidP="00DD0C2F">
      <w:pPr>
        <w:pStyle w:val="Verzeichnisse"/>
      </w:pPr>
      <w:bookmarkStart w:id="42" w:name="_Toc48559899"/>
      <w:bookmarkStart w:id="43" w:name="_Toc49768184"/>
      <w:bookmarkStart w:id="44" w:name="_Hlk48568597"/>
      <w:bookmarkStart w:id="45" w:name="_Toc122593133"/>
      <w:r>
        <w:lastRenderedPageBreak/>
        <w:t>Anhang</w:t>
      </w:r>
      <w:bookmarkEnd w:id="42"/>
      <w:bookmarkEnd w:id="43"/>
      <w:bookmarkEnd w:id="45"/>
      <w:r w:rsidR="00811C8E">
        <w:tab/>
      </w:r>
    </w:p>
    <w:bookmarkEnd w:id="44"/>
    <w:p w14:paraId="5182105D" w14:textId="335D164C" w:rsidR="00E40C60" w:rsidRPr="00E40C60" w:rsidRDefault="00F56032">
      <w:pPr>
        <w:pStyle w:val="Verzeichnis1"/>
        <w:rPr>
          <w:b w:val="0"/>
          <w:sz w:val="22"/>
          <w:lang w:eastAsia="de-DE"/>
        </w:rPr>
      </w:pPr>
      <w:r w:rsidRPr="00E40C60">
        <w:rPr>
          <w:b w:val="0"/>
        </w:rPr>
        <w:fldChar w:fldCharType="begin"/>
      </w:r>
      <w:r w:rsidRPr="00E40C60">
        <w:rPr>
          <w:b w:val="0"/>
        </w:rPr>
        <w:instrText xml:space="preserve"> TOC \h \z \t "Überschrift 7;1;Citavi Bibliography Heading;1" </w:instrText>
      </w:r>
      <w:r w:rsidRPr="00E40C60">
        <w:rPr>
          <w:b w:val="0"/>
        </w:rPr>
        <w:fldChar w:fldCharType="separate"/>
      </w:r>
      <w:hyperlink w:anchor="_Toc59527951" w:history="1">
        <w:r w:rsidR="00E40C60" w:rsidRPr="00E40C60">
          <w:rPr>
            <w:rStyle w:val="Hyperlink"/>
            <w:b w:val="0"/>
          </w:rPr>
          <w:t>1</w:t>
        </w:r>
        <w:r w:rsidR="00E40C60" w:rsidRPr="00E40C60">
          <w:rPr>
            <w:b w:val="0"/>
            <w:sz w:val="22"/>
            <w:lang w:eastAsia="de-DE"/>
          </w:rPr>
          <w:tab/>
        </w:r>
        <w:r w:rsidR="00E40C60" w:rsidRPr="00E40C60">
          <w:rPr>
            <w:rStyle w:val="Hyperlink"/>
            <w:b w:val="0"/>
          </w:rPr>
          <w:t>Auszug aus …</w:t>
        </w:r>
        <w:r w:rsidR="00E40C60" w:rsidRPr="00E40C60">
          <w:rPr>
            <w:b w:val="0"/>
            <w:webHidden/>
          </w:rPr>
          <w:tab/>
        </w:r>
        <w:r w:rsidR="00E40C60" w:rsidRPr="00E40C60">
          <w:rPr>
            <w:b w:val="0"/>
            <w:webHidden/>
          </w:rPr>
          <w:fldChar w:fldCharType="begin"/>
        </w:r>
        <w:r w:rsidR="00E40C60" w:rsidRPr="00E40C60">
          <w:rPr>
            <w:b w:val="0"/>
            <w:webHidden/>
          </w:rPr>
          <w:instrText xml:space="preserve"> PAGEREF _Toc59527951 \h </w:instrText>
        </w:r>
        <w:r w:rsidR="00E40C60" w:rsidRPr="00E40C60">
          <w:rPr>
            <w:b w:val="0"/>
            <w:webHidden/>
          </w:rPr>
        </w:r>
        <w:r w:rsidR="00E40C60" w:rsidRPr="00E40C60">
          <w:rPr>
            <w:b w:val="0"/>
            <w:webHidden/>
          </w:rPr>
          <w:fldChar w:fldCharType="separate"/>
        </w:r>
        <w:r w:rsidR="00E40C60" w:rsidRPr="00E40C60">
          <w:rPr>
            <w:b w:val="0"/>
            <w:webHidden/>
          </w:rPr>
          <w:t>VIII</w:t>
        </w:r>
        <w:r w:rsidR="00E40C60" w:rsidRPr="00E40C60">
          <w:rPr>
            <w:b w:val="0"/>
            <w:webHidden/>
          </w:rPr>
          <w:fldChar w:fldCharType="end"/>
        </w:r>
      </w:hyperlink>
    </w:p>
    <w:p w14:paraId="05BAA983" w14:textId="6384EE4D" w:rsidR="00E40C60" w:rsidRPr="00E40C60" w:rsidRDefault="00EA60F2">
      <w:pPr>
        <w:pStyle w:val="Verzeichnis1"/>
        <w:rPr>
          <w:b w:val="0"/>
          <w:sz w:val="22"/>
          <w:lang w:eastAsia="de-DE"/>
        </w:rPr>
      </w:pPr>
      <w:hyperlink w:anchor="_Toc59527952" w:history="1">
        <w:r w:rsidR="00E40C60" w:rsidRPr="00E40C60">
          <w:rPr>
            <w:rStyle w:val="Hyperlink"/>
            <w:b w:val="0"/>
          </w:rPr>
          <w:t>2</w:t>
        </w:r>
        <w:r w:rsidR="00E40C60" w:rsidRPr="00E40C60">
          <w:rPr>
            <w:b w:val="0"/>
            <w:sz w:val="22"/>
            <w:lang w:eastAsia="de-DE"/>
          </w:rPr>
          <w:tab/>
        </w:r>
        <w:r w:rsidR="00E40C60" w:rsidRPr="00E40C60">
          <w:rPr>
            <w:rStyle w:val="Hyperlink"/>
            <w:b w:val="0"/>
          </w:rPr>
          <w:t>Klassendiagramm</w:t>
        </w:r>
        <w:r w:rsidR="00E40C60" w:rsidRPr="00E40C60">
          <w:rPr>
            <w:b w:val="0"/>
            <w:webHidden/>
          </w:rPr>
          <w:tab/>
        </w:r>
        <w:r w:rsidR="00E40C60" w:rsidRPr="00E40C60">
          <w:rPr>
            <w:b w:val="0"/>
            <w:webHidden/>
          </w:rPr>
          <w:fldChar w:fldCharType="begin"/>
        </w:r>
        <w:r w:rsidR="00E40C60" w:rsidRPr="00E40C60">
          <w:rPr>
            <w:b w:val="0"/>
            <w:webHidden/>
          </w:rPr>
          <w:instrText xml:space="preserve"> PAGEREF _Toc59527952 \h </w:instrText>
        </w:r>
        <w:r w:rsidR="00E40C60" w:rsidRPr="00E40C60">
          <w:rPr>
            <w:b w:val="0"/>
            <w:webHidden/>
          </w:rPr>
        </w:r>
        <w:r w:rsidR="00E40C60" w:rsidRPr="00E40C60">
          <w:rPr>
            <w:b w:val="0"/>
            <w:webHidden/>
          </w:rPr>
          <w:fldChar w:fldCharType="separate"/>
        </w:r>
        <w:r w:rsidR="00E40C60" w:rsidRPr="00E40C60">
          <w:rPr>
            <w:b w:val="0"/>
            <w:webHidden/>
          </w:rPr>
          <w:t>IX</w:t>
        </w:r>
        <w:r w:rsidR="00E40C60" w:rsidRPr="00E40C60">
          <w:rPr>
            <w:b w:val="0"/>
            <w:webHidden/>
          </w:rPr>
          <w:fldChar w:fldCharType="end"/>
        </w:r>
      </w:hyperlink>
    </w:p>
    <w:p w14:paraId="49BD821C" w14:textId="7D481607" w:rsidR="00162C22" w:rsidRPr="00811C8E" w:rsidRDefault="00F56032" w:rsidP="00F56032">
      <w:r w:rsidRPr="00E40C60">
        <w:fldChar w:fldCharType="end"/>
      </w:r>
    </w:p>
    <w:p w14:paraId="1B05ECAA" w14:textId="77777777" w:rsidR="00162C22" w:rsidRDefault="00162C22">
      <w:pPr>
        <w:spacing w:after="160" w:line="259" w:lineRule="auto"/>
        <w:jc w:val="left"/>
      </w:pPr>
      <w:r>
        <w:br w:type="page"/>
      </w:r>
    </w:p>
    <w:p w14:paraId="33019F8F" w14:textId="798AA7CB" w:rsidR="00165F0D" w:rsidRPr="00E637EA" w:rsidRDefault="00162C22" w:rsidP="00E637EA">
      <w:pPr>
        <w:pStyle w:val="berschrift7"/>
      </w:pPr>
      <w:bookmarkStart w:id="46" w:name="_Ref48568565"/>
      <w:bookmarkStart w:id="47" w:name="_Ref48568568"/>
      <w:bookmarkStart w:id="48" w:name="_Ref48568603"/>
      <w:bookmarkStart w:id="49" w:name="_Ref48568613"/>
      <w:bookmarkStart w:id="50" w:name="_Toc49768042"/>
      <w:bookmarkStart w:id="51" w:name="_Toc59527951"/>
      <w:r w:rsidRPr="00E637EA">
        <w:lastRenderedPageBreak/>
        <w:t xml:space="preserve">Auszug </w:t>
      </w:r>
      <w:bookmarkEnd w:id="46"/>
      <w:bookmarkEnd w:id="47"/>
      <w:bookmarkEnd w:id="48"/>
      <w:bookmarkEnd w:id="49"/>
      <w:bookmarkEnd w:id="50"/>
      <w:r w:rsidR="00E40C60">
        <w:t>aus …</w:t>
      </w:r>
      <w:bookmarkEnd w:id="51"/>
    </w:p>
    <w:p w14:paraId="11B40BD7" w14:textId="57540A5C" w:rsidR="00162C22" w:rsidRPr="00165F0D" w:rsidRDefault="00162C22" w:rsidP="008D46EF">
      <w:pPr>
        <w:pStyle w:val="Abbildung"/>
        <w:rPr>
          <w:b/>
          <w:iCs/>
        </w:rPr>
      </w:pPr>
    </w:p>
    <w:p w14:paraId="7B88FBD6" w14:textId="749EDB8E" w:rsidR="00162C22" w:rsidRPr="00A06EE1" w:rsidRDefault="00162C22" w:rsidP="00A06EE1">
      <w:pPr>
        <w:spacing w:after="160" w:line="259" w:lineRule="auto"/>
        <w:jc w:val="left"/>
        <w:rPr>
          <w:rFonts w:asciiTheme="majorHAnsi" w:eastAsiaTheme="majorEastAsia" w:hAnsiTheme="majorHAnsi" w:cstheme="majorBidi"/>
          <w:b/>
          <w:iCs/>
          <w:sz w:val="32"/>
        </w:rPr>
      </w:pPr>
    </w:p>
    <w:sectPr w:rsidR="00162C22" w:rsidRPr="00A06EE1" w:rsidSect="007370A6">
      <w:headerReference w:type="default" r:id="rId16"/>
      <w:footerReference w:type="default" r:id="rId17"/>
      <w:pgSz w:w="11906" w:h="16838"/>
      <w:pgMar w:top="1134" w:right="1474" w:bottom="1134" w:left="1474" w:header="709" w:footer="709" w:gutter="0"/>
      <w:pgNumType w:fmt="upperRoman" w:start="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FD3F2F" w14:textId="77777777" w:rsidR="00EA60F2" w:rsidRDefault="00EA60F2" w:rsidP="00AE3E3A">
      <w:pPr>
        <w:spacing w:after="0" w:line="240" w:lineRule="auto"/>
      </w:pPr>
      <w:r>
        <w:separator/>
      </w:r>
    </w:p>
  </w:endnote>
  <w:endnote w:type="continuationSeparator" w:id="0">
    <w:p w14:paraId="69B2DAAF" w14:textId="77777777" w:rsidR="00EA60F2" w:rsidRDefault="00EA60F2" w:rsidP="00AE3E3A">
      <w:pPr>
        <w:spacing w:after="0" w:line="240" w:lineRule="auto"/>
      </w:pPr>
      <w:r>
        <w:continuationSeparator/>
      </w:r>
    </w:p>
  </w:endnote>
  <w:endnote w:type="continuationNotice" w:id="1">
    <w:p w14:paraId="791744C6" w14:textId="77777777" w:rsidR="00EA60F2" w:rsidRDefault="00EA60F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9CEC09" w14:textId="77777777" w:rsidR="0032378A" w:rsidRDefault="0032378A" w:rsidP="000B46D5">
    <w:pPr>
      <w:pStyle w:val="Fuzeile"/>
      <w:spacing w:before="240"/>
      <w:jc w:val="center"/>
    </w:pPr>
    <w:r>
      <w:t xml:space="preserve">- </w:t>
    </w:r>
    <w:sdt>
      <w:sdtPr>
        <w:id w:val="141858141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197E53">
          <w:rPr>
            <w:noProof/>
          </w:rPr>
          <w:t>II</w:t>
        </w:r>
        <w:r>
          <w:fldChar w:fldCharType="end"/>
        </w:r>
        <w:r>
          <w:t xml:space="preserve"> -</w:t>
        </w:r>
      </w:sdtContent>
    </w:sdt>
  </w:p>
  <w:p w14:paraId="4C17C30D" w14:textId="77777777" w:rsidR="0032378A" w:rsidRDefault="0032378A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D1B81B6" w14:textId="798CA802" w:rsidR="0032378A" w:rsidRDefault="0032378A" w:rsidP="000B46D5">
    <w:pPr>
      <w:pStyle w:val="Fuzeile"/>
      <w:spacing w:before="240"/>
      <w:jc w:val="center"/>
      <w:rPr>
        <w:rFonts w:asciiTheme="majorHAnsi" w:eastAsiaTheme="majorEastAsia" w:hAnsiTheme="majorHAnsi" w:cstheme="majorBidi"/>
        <w:sz w:val="28"/>
        <w:szCs w:val="28"/>
      </w:rPr>
    </w:pPr>
    <w:r w:rsidRPr="00FC363D">
      <w:rPr>
        <w:rFonts w:asciiTheme="majorHAnsi" w:eastAsiaTheme="majorEastAsia" w:hAnsiTheme="majorHAnsi" w:cstheme="majorBidi"/>
        <w:sz w:val="28"/>
        <w:szCs w:val="28"/>
      </w:rPr>
      <w:t>-</w:t>
    </w:r>
    <w:r>
      <w:rPr>
        <w:rFonts w:asciiTheme="majorHAnsi" w:eastAsiaTheme="majorEastAsia" w:hAnsiTheme="majorHAnsi" w:cstheme="majorBidi"/>
        <w:sz w:val="28"/>
        <w:szCs w:val="28"/>
      </w:rPr>
      <w:t xml:space="preserve"> </w:t>
    </w:r>
    <w:sdt>
      <w:sdtPr>
        <w:rPr>
          <w:rFonts w:asciiTheme="majorHAnsi" w:eastAsiaTheme="majorEastAsia" w:hAnsiTheme="majorHAnsi" w:cstheme="majorBidi"/>
          <w:sz w:val="28"/>
          <w:szCs w:val="28"/>
        </w:rPr>
        <w:id w:val="1704134398"/>
        <w:docPartObj>
          <w:docPartGallery w:val="Page Numbers (Bottom of Page)"/>
          <w:docPartUnique/>
        </w:docPartObj>
      </w:sdtPr>
      <w:sdtEndPr/>
      <w:sdtContent>
        <w:r w:rsidRPr="00FC4BD8">
          <w:fldChar w:fldCharType="begin"/>
        </w:r>
        <w:r w:rsidRPr="00FC4BD8">
          <w:instrText>PAGE    \* MERGEFORMAT</w:instrText>
        </w:r>
        <w:r w:rsidRPr="00FC4BD8">
          <w:fldChar w:fldCharType="separate"/>
        </w:r>
        <w:r w:rsidR="00197E53">
          <w:rPr>
            <w:noProof/>
          </w:rPr>
          <w:t>5</w:t>
        </w:r>
        <w:r w:rsidRPr="00FC4BD8">
          <w:fldChar w:fldCharType="end"/>
        </w:r>
        <w:r>
          <w:rPr>
            <w:rFonts w:asciiTheme="majorHAnsi" w:eastAsiaTheme="majorEastAsia" w:hAnsiTheme="majorHAnsi" w:cstheme="majorBidi"/>
            <w:sz w:val="28"/>
            <w:szCs w:val="28"/>
          </w:rPr>
          <w:t xml:space="preserve"> -</w:t>
        </w:r>
      </w:sdtContent>
    </w:sdt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Theme="majorHAnsi" w:eastAsiaTheme="majorEastAsia" w:hAnsiTheme="majorHAnsi" w:cstheme="majorBidi"/>
        <w:sz w:val="28"/>
        <w:szCs w:val="28"/>
      </w:rPr>
      <w:id w:val="506252486"/>
      <w:docPartObj>
        <w:docPartGallery w:val="Page Numbers (Bottom of Page)"/>
        <w:docPartUnique/>
      </w:docPartObj>
    </w:sdtPr>
    <w:sdtEndPr/>
    <w:sdtContent>
      <w:p w14:paraId="733D0B4E" w14:textId="77777777" w:rsidR="0032378A" w:rsidRDefault="0032378A">
        <w:pPr>
          <w:pStyle w:val="Fuzeile"/>
          <w:jc w:val="center"/>
          <w:rPr>
            <w:rFonts w:asciiTheme="majorHAnsi" w:eastAsiaTheme="majorEastAsia" w:hAnsiTheme="majorHAnsi" w:cstheme="majorBidi"/>
            <w:sz w:val="28"/>
            <w:szCs w:val="28"/>
          </w:rPr>
        </w:pPr>
        <w:r>
          <w:rPr>
            <w:rFonts w:cs="Times New Roman"/>
            <w:sz w:val="22"/>
          </w:rPr>
          <w:fldChar w:fldCharType="begin"/>
        </w:r>
        <w:r>
          <w:instrText>PAGE    \* MERGEFORMAT</w:instrText>
        </w:r>
        <w:r>
          <w:rPr>
            <w:rFonts w:cs="Times New Roman"/>
            <w:sz w:val="22"/>
          </w:rPr>
          <w:fldChar w:fldCharType="separate"/>
        </w:r>
        <w:r w:rsidR="00197E53" w:rsidRPr="00197E53">
          <w:rPr>
            <w:rFonts w:asciiTheme="majorHAnsi" w:eastAsiaTheme="majorEastAsia" w:hAnsiTheme="majorHAnsi" w:cstheme="majorBidi"/>
            <w:noProof/>
            <w:sz w:val="28"/>
            <w:szCs w:val="28"/>
          </w:rPr>
          <w:t>VIII</w:t>
        </w:r>
        <w:r>
          <w:rPr>
            <w:rFonts w:asciiTheme="majorHAnsi" w:eastAsiaTheme="majorEastAsia" w:hAnsiTheme="majorHAnsi" w:cstheme="majorBidi"/>
            <w:sz w:val="28"/>
            <w:szCs w:val="28"/>
          </w:rPr>
          <w:fldChar w:fldCharType="end"/>
        </w:r>
        <w:r>
          <w:rPr>
            <w:rFonts w:asciiTheme="majorHAnsi" w:eastAsiaTheme="majorEastAsia" w:hAnsiTheme="majorHAnsi" w:cstheme="majorBidi"/>
            <w:sz w:val="28"/>
            <w:szCs w:val="28"/>
          </w:rPr>
          <w:t xml:space="preserve"> </w: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87B403" w14:textId="77777777" w:rsidR="00EA60F2" w:rsidRDefault="00EA60F2" w:rsidP="00AE3E3A">
      <w:pPr>
        <w:spacing w:after="0" w:line="240" w:lineRule="auto"/>
      </w:pPr>
      <w:r>
        <w:separator/>
      </w:r>
    </w:p>
  </w:footnote>
  <w:footnote w:type="continuationSeparator" w:id="0">
    <w:p w14:paraId="44AB27EC" w14:textId="77777777" w:rsidR="00EA60F2" w:rsidRDefault="00EA60F2" w:rsidP="00AE3E3A">
      <w:pPr>
        <w:spacing w:after="0" w:line="240" w:lineRule="auto"/>
      </w:pPr>
      <w:r>
        <w:continuationSeparator/>
      </w:r>
    </w:p>
  </w:footnote>
  <w:footnote w:type="continuationNotice" w:id="1">
    <w:p w14:paraId="05957534" w14:textId="77777777" w:rsidR="00EA60F2" w:rsidRDefault="00EA60F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6F6679" w14:textId="77777777" w:rsidR="0032378A" w:rsidRPr="00CF6E5E" w:rsidRDefault="0032378A" w:rsidP="00414A84">
    <w:pPr>
      <w:pStyle w:val="Kopfzeile"/>
      <w:spacing w:line="360" w:lineRule="aut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893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8931"/>
    </w:tblGrid>
    <w:tr w:rsidR="0032378A" w14:paraId="13BC87CE" w14:textId="77777777" w:rsidTr="00744189">
      <w:tc>
        <w:tcPr>
          <w:tcW w:w="8931" w:type="dxa"/>
          <w:vAlign w:val="center"/>
        </w:tcPr>
        <w:p w14:paraId="0323E95F" w14:textId="71DBAA4C" w:rsidR="0032378A" w:rsidRDefault="0032378A" w:rsidP="00744189">
          <w:pPr>
            <w:pStyle w:val="Kopfzeile"/>
            <w:jc w:val="right"/>
            <w:rPr>
              <w:noProof/>
            </w:rPr>
          </w:pPr>
        </w:p>
      </w:tc>
    </w:tr>
    <w:tr w:rsidR="0032378A" w:rsidRPr="005505AB" w14:paraId="1CAF3FEC" w14:textId="77777777" w:rsidTr="00744189">
      <w:tc>
        <w:tcPr>
          <w:tcW w:w="8931" w:type="dxa"/>
          <w:tcBorders>
            <w:bottom w:val="single" w:sz="4" w:space="0" w:color="AEAAAA" w:themeColor="background2" w:themeShade="BF"/>
          </w:tcBorders>
          <w:vAlign w:val="center"/>
        </w:tcPr>
        <w:p w14:paraId="6252C728" w14:textId="51DE77AE" w:rsidR="0032378A" w:rsidRPr="005505AB" w:rsidRDefault="0032378A" w:rsidP="00744189">
          <w:pPr>
            <w:pStyle w:val="Kopfzeile"/>
            <w:spacing w:after="120"/>
            <w:jc w:val="right"/>
            <w:rPr>
              <w:i/>
              <w:sz w:val="26"/>
              <w:szCs w:val="26"/>
            </w:rPr>
          </w:pPr>
          <w:r w:rsidRPr="005505AB">
            <w:rPr>
              <w:i/>
              <w:noProof/>
              <w:sz w:val="26"/>
              <w:szCs w:val="26"/>
            </w:rPr>
            <w:fldChar w:fldCharType="begin"/>
          </w:r>
          <w:r w:rsidRPr="005505AB">
            <w:rPr>
              <w:i/>
              <w:noProof/>
              <w:sz w:val="26"/>
              <w:szCs w:val="26"/>
            </w:rPr>
            <w:instrText xml:space="preserve"> STYLEREF  "Überschrift 1" \n  \* MERGEFORMAT </w:instrText>
          </w:r>
          <w:r w:rsidRPr="005505AB">
            <w:rPr>
              <w:i/>
              <w:noProof/>
              <w:sz w:val="26"/>
              <w:szCs w:val="26"/>
            </w:rPr>
            <w:fldChar w:fldCharType="separate"/>
          </w:r>
          <w:r w:rsidR="00197E53">
            <w:rPr>
              <w:i/>
              <w:noProof/>
              <w:sz w:val="26"/>
              <w:szCs w:val="26"/>
            </w:rPr>
            <w:t>5</w:t>
          </w:r>
          <w:r w:rsidRPr="005505AB">
            <w:rPr>
              <w:i/>
              <w:noProof/>
              <w:sz w:val="26"/>
              <w:szCs w:val="26"/>
            </w:rPr>
            <w:fldChar w:fldCharType="end"/>
          </w:r>
          <w:r w:rsidRPr="005505AB">
            <w:rPr>
              <w:i/>
              <w:noProof/>
              <w:sz w:val="26"/>
              <w:szCs w:val="26"/>
            </w:rPr>
            <w:t xml:space="preserve"> </w:t>
          </w:r>
          <w:r w:rsidRPr="005505AB">
            <w:rPr>
              <w:i/>
              <w:noProof/>
              <w:sz w:val="26"/>
              <w:szCs w:val="26"/>
            </w:rPr>
            <w:fldChar w:fldCharType="begin"/>
          </w:r>
          <w:r w:rsidRPr="005505AB">
            <w:rPr>
              <w:i/>
              <w:noProof/>
              <w:sz w:val="26"/>
              <w:szCs w:val="26"/>
            </w:rPr>
            <w:instrText xml:space="preserve"> STYLEREF  "Überschrift 1"  \* MERGEFORMAT </w:instrText>
          </w:r>
          <w:r w:rsidR="002D6489">
            <w:rPr>
              <w:i/>
              <w:noProof/>
              <w:sz w:val="26"/>
              <w:szCs w:val="26"/>
            </w:rPr>
            <w:fldChar w:fldCharType="separate"/>
          </w:r>
          <w:r w:rsidR="00197E53">
            <w:rPr>
              <w:i/>
              <w:noProof/>
              <w:sz w:val="26"/>
              <w:szCs w:val="26"/>
            </w:rPr>
            <w:t>Zusammenfassung und Ausblick</w:t>
          </w:r>
          <w:r w:rsidRPr="005505AB">
            <w:rPr>
              <w:i/>
              <w:noProof/>
              <w:sz w:val="26"/>
              <w:szCs w:val="26"/>
            </w:rPr>
            <w:fldChar w:fldCharType="end"/>
          </w:r>
          <w:r w:rsidRPr="005505AB">
            <w:rPr>
              <w:i/>
              <w:noProof/>
              <w:sz w:val="26"/>
              <w:szCs w:val="26"/>
            </w:rPr>
            <w:t xml:space="preserve"> </w:t>
          </w:r>
        </w:p>
      </w:tc>
    </w:tr>
  </w:tbl>
  <w:p w14:paraId="0A33F3EA" w14:textId="77777777" w:rsidR="0032378A" w:rsidRDefault="0032378A" w:rsidP="00414A84">
    <w:pPr>
      <w:spacing w:after="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145843" w14:textId="77777777" w:rsidR="0032378A" w:rsidRDefault="0032378A" w:rsidP="00414A84">
    <w:pPr>
      <w:spacing w:after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F5DED0D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multilevel"/>
    <w:tmpl w:val="E0AE02A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FFFFFF7E"/>
    <w:multiLevelType w:val="multilevel"/>
    <w:tmpl w:val="5742E23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FFFFFF7F"/>
    <w:multiLevelType w:val="hybridMultilevel"/>
    <w:tmpl w:val="585E7F34"/>
    <w:lvl w:ilvl="0" w:tplc="BDEEE7E8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  <w:lvl w:ilvl="1" w:tplc="33081FB2">
      <w:numFmt w:val="decimal"/>
      <w:lvlText w:val=""/>
      <w:lvlJc w:val="left"/>
    </w:lvl>
    <w:lvl w:ilvl="2" w:tplc="68BA3472">
      <w:numFmt w:val="decimal"/>
      <w:lvlText w:val=""/>
      <w:lvlJc w:val="left"/>
    </w:lvl>
    <w:lvl w:ilvl="3" w:tplc="44FE33E4">
      <w:numFmt w:val="decimal"/>
      <w:lvlText w:val=""/>
      <w:lvlJc w:val="left"/>
    </w:lvl>
    <w:lvl w:ilvl="4" w:tplc="0924E6F0">
      <w:numFmt w:val="decimal"/>
      <w:lvlText w:val=""/>
      <w:lvlJc w:val="left"/>
    </w:lvl>
    <w:lvl w:ilvl="5" w:tplc="4B7C6112">
      <w:numFmt w:val="decimal"/>
      <w:lvlText w:val=""/>
      <w:lvlJc w:val="left"/>
    </w:lvl>
    <w:lvl w:ilvl="6" w:tplc="8C32FA46">
      <w:numFmt w:val="decimal"/>
      <w:lvlText w:val=""/>
      <w:lvlJc w:val="left"/>
    </w:lvl>
    <w:lvl w:ilvl="7" w:tplc="E28CD06E">
      <w:numFmt w:val="decimal"/>
      <w:lvlText w:val=""/>
      <w:lvlJc w:val="left"/>
    </w:lvl>
    <w:lvl w:ilvl="8" w:tplc="CB00720A">
      <w:numFmt w:val="decimal"/>
      <w:lvlText w:val=""/>
      <w:lvlJc w:val="left"/>
    </w:lvl>
  </w:abstractNum>
  <w:abstractNum w:abstractNumId="4" w15:restartNumberingAfterBreak="0">
    <w:nsid w:val="FFFFFF80"/>
    <w:multiLevelType w:val="hybridMultilevel"/>
    <w:tmpl w:val="D9204722"/>
    <w:lvl w:ilvl="0" w:tplc="52B2D2BC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  <w:lvl w:ilvl="1" w:tplc="071E81F6">
      <w:numFmt w:val="decimal"/>
      <w:lvlText w:val=""/>
      <w:lvlJc w:val="left"/>
    </w:lvl>
    <w:lvl w:ilvl="2" w:tplc="20245508">
      <w:numFmt w:val="decimal"/>
      <w:lvlText w:val=""/>
      <w:lvlJc w:val="left"/>
    </w:lvl>
    <w:lvl w:ilvl="3" w:tplc="70F839D8">
      <w:numFmt w:val="decimal"/>
      <w:lvlText w:val=""/>
      <w:lvlJc w:val="left"/>
    </w:lvl>
    <w:lvl w:ilvl="4" w:tplc="67489490">
      <w:numFmt w:val="decimal"/>
      <w:lvlText w:val=""/>
      <w:lvlJc w:val="left"/>
    </w:lvl>
    <w:lvl w:ilvl="5" w:tplc="C5E80A22">
      <w:numFmt w:val="decimal"/>
      <w:lvlText w:val=""/>
      <w:lvlJc w:val="left"/>
    </w:lvl>
    <w:lvl w:ilvl="6" w:tplc="2B46A830">
      <w:numFmt w:val="decimal"/>
      <w:lvlText w:val=""/>
      <w:lvlJc w:val="left"/>
    </w:lvl>
    <w:lvl w:ilvl="7" w:tplc="C9148040">
      <w:numFmt w:val="decimal"/>
      <w:lvlText w:val=""/>
      <w:lvlJc w:val="left"/>
    </w:lvl>
    <w:lvl w:ilvl="8" w:tplc="7FDCB68E">
      <w:numFmt w:val="decimal"/>
      <w:lvlText w:val=""/>
      <w:lvlJc w:val="left"/>
    </w:lvl>
  </w:abstractNum>
  <w:abstractNum w:abstractNumId="5" w15:restartNumberingAfterBreak="0">
    <w:nsid w:val="FFFFFF81"/>
    <w:multiLevelType w:val="hybridMultilevel"/>
    <w:tmpl w:val="D7E86C98"/>
    <w:lvl w:ilvl="0" w:tplc="E65E438E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  <w:lvl w:ilvl="1" w:tplc="046AD750">
      <w:numFmt w:val="decimal"/>
      <w:lvlText w:val=""/>
      <w:lvlJc w:val="left"/>
    </w:lvl>
    <w:lvl w:ilvl="2" w:tplc="DA50BAEC">
      <w:numFmt w:val="decimal"/>
      <w:lvlText w:val=""/>
      <w:lvlJc w:val="left"/>
    </w:lvl>
    <w:lvl w:ilvl="3" w:tplc="6A62A6A6">
      <w:numFmt w:val="decimal"/>
      <w:lvlText w:val=""/>
      <w:lvlJc w:val="left"/>
    </w:lvl>
    <w:lvl w:ilvl="4" w:tplc="A2D8BA70">
      <w:numFmt w:val="decimal"/>
      <w:lvlText w:val=""/>
      <w:lvlJc w:val="left"/>
    </w:lvl>
    <w:lvl w:ilvl="5" w:tplc="DD9EA8B2">
      <w:numFmt w:val="decimal"/>
      <w:lvlText w:val=""/>
      <w:lvlJc w:val="left"/>
    </w:lvl>
    <w:lvl w:ilvl="6" w:tplc="54B63680">
      <w:numFmt w:val="decimal"/>
      <w:lvlText w:val=""/>
      <w:lvlJc w:val="left"/>
    </w:lvl>
    <w:lvl w:ilvl="7" w:tplc="35F2D732">
      <w:numFmt w:val="decimal"/>
      <w:lvlText w:val=""/>
      <w:lvlJc w:val="left"/>
    </w:lvl>
    <w:lvl w:ilvl="8" w:tplc="1B0A8DCC">
      <w:numFmt w:val="decimal"/>
      <w:lvlText w:val=""/>
      <w:lvlJc w:val="left"/>
    </w:lvl>
  </w:abstractNum>
  <w:abstractNum w:abstractNumId="6" w15:restartNumberingAfterBreak="0">
    <w:nsid w:val="FFFFFF82"/>
    <w:multiLevelType w:val="singleLevel"/>
    <w:tmpl w:val="B68C8C3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multilevel"/>
    <w:tmpl w:val="7C50781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8" w15:restartNumberingAfterBreak="0">
    <w:nsid w:val="FFFFFF88"/>
    <w:multiLevelType w:val="multilevel"/>
    <w:tmpl w:val="180A93A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9" w15:restartNumberingAfterBreak="0">
    <w:nsid w:val="037C6CB7"/>
    <w:multiLevelType w:val="hybridMultilevel"/>
    <w:tmpl w:val="EB14265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3BE4C99"/>
    <w:multiLevelType w:val="hybridMultilevel"/>
    <w:tmpl w:val="A8DED6C8"/>
    <w:lvl w:ilvl="0" w:tplc="D4B814C4">
      <w:start w:val="1"/>
      <w:numFmt w:val="decimal"/>
      <w:pStyle w:val="berschrift7"/>
      <w:lvlText w:val="%1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4C05676"/>
    <w:multiLevelType w:val="hybridMultilevel"/>
    <w:tmpl w:val="7780F496"/>
    <w:lvl w:ilvl="0" w:tplc="A3104616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A9A5D5F"/>
    <w:multiLevelType w:val="hybridMultilevel"/>
    <w:tmpl w:val="8EB4F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B253B18"/>
    <w:multiLevelType w:val="hybridMultilevel"/>
    <w:tmpl w:val="A502B1A4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CBC32AC"/>
    <w:multiLevelType w:val="hybridMultilevel"/>
    <w:tmpl w:val="5EE84C14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E631D39"/>
    <w:multiLevelType w:val="hybridMultilevel"/>
    <w:tmpl w:val="814CC54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5F75A2A"/>
    <w:multiLevelType w:val="hybridMultilevel"/>
    <w:tmpl w:val="72C8FEF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1DC716AD"/>
    <w:multiLevelType w:val="hybridMultilevel"/>
    <w:tmpl w:val="45E60A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DE1722B"/>
    <w:multiLevelType w:val="hybridMultilevel"/>
    <w:tmpl w:val="50F095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551767"/>
    <w:multiLevelType w:val="hybridMultilevel"/>
    <w:tmpl w:val="F59C05C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1A15125"/>
    <w:multiLevelType w:val="hybridMultilevel"/>
    <w:tmpl w:val="B2CA63F8"/>
    <w:lvl w:ilvl="0" w:tplc="45D67FF4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54C0E95"/>
    <w:multiLevelType w:val="hybridMultilevel"/>
    <w:tmpl w:val="BF7EBE62"/>
    <w:lvl w:ilvl="0" w:tplc="0407000F">
      <w:start w:val="1"/>
      <w:numFmt w:val="decimal"/>
      <w:lvlText w:val="%1."/>
      <w:lvlJc w:val="left"/>
      <w:pPr>
        <w:ind w:left="784" w:hanging="360"/>
      </w:pPr>
    </w:lvl>
    <w:lvl w:ilvl="1" w:tplc="04070019" w:tentative="1">
      <w:start w:val="1"/>
      <w:numFmt w:val="lowerLetter"/>
      <w:lvlText w:val="%2."/>
      <w:lvlJc w:val="left"/>
      <w:pPr>
        <w:ind w:left="1504" w:hanging="360"/>
      </w:pPr>
    </w:lvl>
    <w:lvl w:ilvl="2" w:tplc="0407001B" w:tentative="1">
      <w:start w:val="1"/>
      <w:numFmt w:val="lowerRoman"/>
      <w:lvlText w:val="%3."/>
      <w:lvlJc w:val="right"/>
      <w:pPr>
        <w:ind w:left="2224" w:hanging="180"/>
      </w:pPr>
    </w:lvl>
    <w:lvl w:ilvl="3" w:tplc="0407000F" w:tentative="1">
      <w:start w:val="1"/>
      <w:numFmt w:val="decimal"/>
      <w:lvlText w:val="%4."/>
      <w:lvlJc w:val="left"/>
      <w:pPr>
        <w:ind w:left="2944" w:hanging="360"/>
      </w:pPr>
    </w:lvl>
    <w:lvl w:ilvl="4" w:tplc="04070019" w:tentative="1">
      <w:start w:val="1"/>
      <w:numFmt w:val="lowerLetter"/>
      <w:lvlText w:val="%5."/>
      <w:lvlJc w:val="left"/>
      <w:pPr>
        <w:ind w:left="3664" w:hanging="360"/>
      </w:pPr>
    </w:lvl>
    <w:lvl w:ilvl="5" w:tplc="0407001B" w:tentative="1">
      <w:start w:val="1"/>
      <w:numFmt w:val="lowerRoman"/>
      <w:lvlText w:val="%6."/>
      <w:lvlJc w:val="right"/>
      <w:pPr>
        <w:ind w:left="4384" w:hanging="180"/>
      </w:pPr>
    </w:lvl>
    <w:lvl w:ilvl="6" w:tplc="0407000F" w:tentative="1">
      <w:start w:val="1"/>
      <w:numFmt w:val="decimal"/>
      <w:lvlText w:val="%7."/>
      <w:lvlJc w:val="left"/>
      <w:pPr>
        <w:ind w:left="5104" w:hanging="360"/>
      </w:pPr>
    </w:lvl>
    <w:lvl w:ilvl="7" w:tplc="04070019" w:tentative="1">
      <w:start w:val="1"/>
      <w:numFmt w:val="lowerLetter"/>
      <w:lvlText w:val="%8."/>
      <w:lvlJc w:val="left"/>
      <w:pPr>
        <w:ind w:left="5824" w:hanging="360"/>
      </w:pPr>
    </w:lvl>
    <w:lvl w:ilvl="8" w:tplc="0407001B" w:tentative="1">
      <w:start w:val="1"/>
      <w:numFmt w:val="lowerRoman"/>
      <w:lvlText w:val="%9."/>
      <w:lvlJc w:val="right"/>
      <w:pPr>
        <w:ind w:left="6544" w:hanging="180"/>
      </w:pPr>
    </w:lvl>
  </w:abstractNum>
  <w:abstractNum w:abstractNumId="22" w15:restartNumberingAfterBreak="0">
    <w:nsid w:val="271D4F65"/>
    <w:multiLevelType w:val="hybridMultilevel"/>
    <w:tmpl w:val="4612932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2A413F7A"/>
    <w:multiLevelType w:val="hybridMultilevel"/>
    <w:tmpl w:val="C6E00420"/>
    <w:lvl w:ilvl="0" w:tplc="8210445C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2BB205AB"/>
    <w:multiLevelType w:val="multilevel"/>
    <w:tmpl w:val="3A0AE25E"/>
    <w:lvl w:ilvl="0">
      <w:start w:val="1"/>
      <w:numFmt w:val="decimal"/>
      <w:pStyle w:val="Inhaltsverzeichnisberschrift"/>
      <w:lvlText w:val="%1"/>
      <w:lvlJc w:val="left"/>
      <w:pPr>
        <w:ind w:left="8937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2FC013C0"/>
    <w:multiLevelType w:val="hybridMultilevel"/>
    <w:tmpl w:val="C2FCC3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29669C9"/>
    <w:multiLevelType w:val="multilevel"/>
    <w:tmpl w:val="EA601F2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3935659F"/>
    <w:multiLevelType w:val="hybridMultilevel"/>
    <w:tmpl w:val="2FFAE04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26D73E5"/>
    <w:multiLevelType w:val="hybridMultilevel"/>
    <w:tmpl w:val="E924B05A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77A3AD6"/>
    <w:multiLevelType w:val="hybridMultilevel"/>
    <w:tmpl w:val="F9802E18"/>
    <w:lvl w:ilvl="0" w:tplc="1BC495B0">
      <w:start w:val="1"/>
      <w:numFmt w:val="decimal"/>
      <w:lvlText w:val="A%1."/>
      <w:lvlJc w:val="righ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AC034A4"/>
    <w:multiLevelType w:val="hybridMultilevel"/>
    <w:tmpl w:val="675004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1960315"/>
    <w:multiLevelType w:val="hybridMultilevel"/>
    <w:tmpl w:val="2B9ED380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75503E"/>
    <w:multiLevelType w:val="hybridMultilevel"/>
    <w:tmpl w:val="5A90DA18"/>
    <w:lvl w:ilvl="0" w:tplc="1494BA30">
      <w:start w:val="1"/>
      <w:numFmt w:val="decimal"/>
      <w:lvlText w:val="A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A8A044A"/>
    <w:multiLevelType w:val="hybridMultilevel"/>
    <w:tmpl w:val="CF6ABE8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B532787"/>
    <w:multiLevelType w:val="hybridMultilevel"/>
    <w:tmpl w:val="3B7C9430"/>
    <w:lvl w:ilvl="0" w:tplc="8210445C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8603CC4"/>
    <w:multiLevelType w:val="multilevel"/>
    <w:tmpl w:val="569861B6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36" w15:restartNumberingAfterBreak="0">
    <w:nsid w:val="79044DCE"/>
    <w:multiLevelType w:val="hybridMultilevel"/>
    <w:tmpl w:val="184A2F5A"/>
    <w:lvl w:ilvl="0" w:tplc="B2F00EF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4"/>
  </w:num>
  <w:num w:numId="2">
    <w:abstractNumId w:val="26"/>
  </w:num>
  <w:num w:numId="3">
    <w:abstractNumId w:val="13"/>
  </w:num>
  <w:num w:numId="4">
    <w:abstractNumId w:val="14"/>
  </w:num>
  <w:num w:numId="5">
    <w:abstractNumId w:val="31"/>
  </w:num>
  <w:num w:numId="6">
    <w:abstractNumId w:val="0"/>
  </w:num>
  <w:num w:numId="7">
    <w:abstractNumId w:val="1"/>
  </w:num>
  <w:num w:numId="8">
    <w:abstractNumId w:val="2"/>
  </w:num>
  <w:num w:numId="9">
    <w:abstractNumId w:val="3"/>
  </w:num>
  <w:num w:numId="10">
    <w:abstractNumId w:val="4"/>
  </w:num>
  <w:num w:numId="11">
    <w:abstractNumId w:val="5"/>
  </w:num>
  <w:num w:numId="12">
    <w:abstractNumId w:val="6"/>
  </w:num>
  <w:num w:numId="13">
    <w:abstractNumId w:val="7"/>
  </w:num>
  <w:num w:numId="14">
    <w:abstractNumId w:val="8"/>
  </w:num>
  <w:num w:numId="15">
    <w:abstractNumId w:val="17"/>
  </w:num>
  <w:num w:numId="16">
    <w:abstractNumId w:val="16"/>
  </w:num>
  <w:num w:numId="17">
    <w:abstractNumId w:val="32"/>
  </w:num>
  <w:num w:numId="18">
    <w:abstractNumId w:val="19"/>
  </w:num>
  <w:num w:numId="19">
    <w:abstractNumId w:val="33"/>
  </w:num>
  <w:num w:numId="20">
    <w:abstractNumId w:val="34"/>
  </w:num>
  <w:num w:numId="21">
    <w:abstractNumId w:val="11"/>
  </w:num>
  <w:num w:numId="22">
    <w:abstractNumId w:val="20"/>
  </w:num>
  <w:num w:numId="23">
    <w:abstractNumId w:val="25"/>
  </w:num>
  <w:num w:numId="24">
    <w:abstractNumId w:val="23"/>
  </w:num>
  <w:num w:numId="25">
    <w:abstractNumId w:val="15"/>
  </w:num>
  <w:num w:numId="26">
    <w:abstractNumId w:val="9"/>
  </w:num>
  <w:num w:numId="27">
    <w:abstractNumId w:val="18"/>
  </w:num>
  <w:num w:numId="28">
    <w:abstractNumId w:val="28"/>
  </w:num>
  <w:num w:numId="29">
    <w:abstractNumId w:val="22"/>
  </w:num>
  <w:num w:numId="30">
    <w:abstractNumId w:val="35"/>
  </w:num>
  <w:num w:numId="31">
    <w:abstractNumId w:val="27"/>
  </w:num>
  <w:num w:numId="32">
    <w:abstractNumId w:val="21"/>
  </w:num>
  <w:num w:numId="33">
    <w:abstractNumId w:val="36"/>
  </w:num>
  <w:num w:numId="34">
    <w:abstractNumId w:val="29"/>
  </w:num>
  <w:num w:numId="35">
    <w:abstractNumId w:val="10"/>
  </w:num>
  <w:num w:numId="36">
    <w:abstractNumId w:val="30"/>
  </w:num>
  <w:num w:numId="37">
    <w:abstractNumId w:val="12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TrackFormatting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6B73"/>
    <w:rsid w:val="00000901"/>
    <w:rsid w:val="00000BFD"/>
    <w:rsid w:val="0000161C"/>
    <w:rsid w:val="000023C7"/>
    <w:rsid w:val="00002BDB"/>
    <w:rsid w:val="000039D4"/>
    <w:rsid w:val="00003A17"/>
    <w:rsid w:val="00003D57"/>
    <w:rsid w:val="000046B0"/>
    <w:rsid w:val="00004B92"/>
    <w:rsid w:val="0000544F"/>
    <w:rsid w:val="00005AC3"/>
    <w:rsid w:val="0000656A"/>
    <w:rsid w:val="00006A81"/>
    <w:rsid w:val="000100DA"/>
    <w:rsid w:val="000101DD"/>
    <w:rsid w:val="0001224D"/>
    <w:rsid w:val="00012B65"/>
    <w:rsid w:val="000135F1"/>
    <w:rsid w:val="00015EBE"/>
    <w:rsid w:val="00016250"/>
    <w:rsid w:val="000164FC"/>
    <w:rsid w:val="00016C8C"/>
    <w:rsid w:val="00016CDE"/>
    <w:rsid w:val="0001756B"/>
    <w:rsid w:val="00020B49"/>
    <w:rsid w:val="00020E8A"/>
    <w:rsid w:val="0002165A"/>
    <w:rsid w:val="000235AA"/>
    <w:rsid w:val="00023C2B"/>
    <w:rsid w:val="00026F4D"/>
    <w:rsid w:val="000306B3"/>
    <w:rsid w:val="00030874"/>
    <w:rsid w:val="00032095"/>
    <w:rsid w:val="000325DF"/>
    <w:rsid w:val="000358FB"/>
    <w:rsid w:val="000415C3"/>
    <w:rsid w:val="0004241C"/>
    <w:rsid w:val="00042C64"/>
    <w:rsid w:val="00043E7A"/>
    <w:rsid w:val="00043FBA"/>
    <w:rsid w:val="00044BB1"/>
    <w:rsid w:val="0004551B"/>
    <w:rsid w:val="0004666B"/>
    <w:rsid w:val="00046DA6"/>
    <w:rsid w:val="00046E56"/>
    <w:rsid w:val="000509F4"/>
    <w:rsid w:val="000527DB"/>
    <w:rsid w:val="00052F97"/>
    <w:rsid w:val="00053A9E"/>
    <w:rsid w:val="00054352"/>
    <w:rsid w:val="00056CEB"/>
    <w:rsid w:val="00057568"/>
    <w:rsid w:val="00057AF3"/>
    <w:rsid w:val="00057C87"/>
    <w:rsid w:val="000603DE"/>
    <w:rsid w:val="00060710"/>
    <w:rsid w:val="0006086B"/>
    <w:rsid w:val="0006113B"/>
    <w:rsid w:val="0006244C"/>
    <w:rsid w:val="0006252C"/>
    <w:rsid w:val="0006279B"/>
    <w:rsid w:val="000637AC"/>
    <w:rsid w:val="00064C4A"/>
    <w:rsid w:val="00065605"/>
    <w:rsid w:val="00066C5E"/>
    <w:rsid w:val="00067105"/>
    <w:rsid w:val="00067C1F"/>
    <w:rsid w:val="000720A5"/>
    <w:rsid w:val="0007354C"/>
    <w:rsid w:val="00073F0C"/>
    <w:rsid w:val="00074BB0"/>
    <w:rsid w:val="00074E6D"/>
    <w:rsid w:val="00075591"/>
    <w:rsid w:val="00075A2B"/>
    <w:rsid w:val="00076908"/>
    <w:rsid w:val="00076F79"/>
    <w:rsid w:val="000771EB"/>
    <w:rsid w:val="000779E1"/>
    <w:rsid w:val="000817A0"/>
    <w:rsid w:val="000822FC"/>
    <w:rsid w:val="000826F1"/>
    <w:rsid w:val="0008284D"/>
    <w:rsid w:val="0008329D"/>
    <w:rsid w:val="000839FB"/>
    <w:rsid w:val="00083A2A"/>
    <w:rsid w:val="000849A7"/>
    <w:rsid w:val="00084CB7"/>
    <w:rsid w:val="0008713E"/>
    <w:rsid w:val="00087148"/>
    <w:rsid w:val="000879EA"/>
    <w:rsid w:val="00087EFC"/>
    <w:rsid w:val="0009153F"/>
    <w:rsid w:val="00091E84"/>
    <w:rsid w:val="000928EC"/>
    <w:rsid w:val="00093101"/>
    <w:rsid w:val="00094804"/>
    <w:rsid w:val="00094B75"/>
    <w:rsid w:val="00094B82"/>
    <w:rsid w:val="0009533A"/>
    <w:rsid w:val="0009555D"/>
    <w:rsid w:val="000963C2"/>
    <w:rsid w:val="000974B3"/>
    <w:rsid w:val="00097D31"/>
    <w:rsid w:val="000A0E40"/>
    <w:rsid w:val="000A224B"/>
    <w:rsid w:val="000A3BFA"/>
    <w:rsid w:val="000A4426"/>
    <w:rsid w:val="000A4E59"/>
    <w:rsid w:val="000A542A"/>
    <w:rsid w:val="000A54BB"/>
    <w:rsid w:val="000A5662"/>
    <w:rsid w:val="000A5C82"/>
    <w:rsid w:val="000A65FE"/>
    <w:rsid w:val="000A6CBA"/>
    <w:rsid w:val="000A6FEA"/>
    <w:rsid w:val="000A71A5"/>
    <w:rsid w:val="000B02A4"/>
    <w:rsid w:val="000B036D"/>
    <w:rsid w:val="000B0391"/>
    <w:rsid w:val="000B1766"/>
    <w:rsid w:val="000B19A4"/>
    <w:rsid w:val="000B1B56"/>
    <w:rsid w:val="000B1E68"/>
    <w:rsid w:val="000B326B"/>
    <w:rsid w:val="000B46D5"/>
    <w:rsid w:val="000B49E6"/>
    <w:rsid w:val="000B4CEB"/>
    <w:rsid w:val="000B5359"/>
    <w:rsid w:val="000B577D"/>
    <w:rsid w:val="000C27B4"/>
    <w:rsid w:val="000C2E16"/>
    <w:rsid w:val="000C32F5"/>
    <w:rsid w:val="000C393E"/>
    <w:rsid w:val="000C3E93"/>
    <w:rsid w:val="000C4635"/>
    <w:rsid w:val="000C5068"/>
    <w:rsid w:val="000C5156"/>
    <w:rsid w:val="000C51A8"/>
    <w:rsid w:val="000C562F"/>
    <w:rsid w:val="000C5F10"/>
    <w:rsid w:val="000C618F"/>
    <w:rsid w:val="000C6671"/>
    <w:rsid w:val="000C774C"/>
    <w:rsid w:val="000C7C88"/>
    <w:rsid w:val="000D1270"/>
    <w:rsid w:val="000D1367"/>
    <w:rsid w:val="000D1E1A"/>
    <w:rsid w:val="000D2134"/>
    <w:rsid w:val="000D3DF3"/>
    <w:rsid w:val="000D3E41"/>
    <w:rsid w:val="000D48E2"/>
    <w:rsid w:val="000D58E7"/>
    <w:rsid w:val="000D6FCA"/>
    <w:rsid w:val="000D75B3"/>
    <w:rsid w:val="000D7D8E"/>
    <w:rsid w:val="000E005D"/>
    <w:rsid w:val="000E023C"/>
    <w:rsid w:val="000E04E9"/>
    <w:rsid w:val="000E2887"/>
    <w:rsid w:val="000E2899"/>
    <w:rsid w:val="000E3F66"/>
    <w:rsid w:val="000E50CD"/>
    <w:rsid w:val="000E5764"/>
    <w:rsid w:val="000E5808"/>
    <w:rsid w:val="000E5E35"/>
    <w:rsid w:val="000E7C23"/>
    <w:rsid w:val="000F07B7"/>
    <w:rsid w:val="000F0E2F"/>
    <w:rsid w:val="000F0F9C"/>
    <w:rsid w:val="000F3581"/>
    <w:rsid w:val="000F3EA5"/>
    <w:rsid w:val="000F40F4"/>
    <w:rsid w:val="000F4534"/>
    <w:rsid w:val="000F4F72"/>
    <w:rsid w:val="000F5787"/>
    <w:rsid w:val="000F5BB9"/>
    <w:rsid w:val="00100A76"/>
    <w:rsid w:val="00101A6E"/>
    <w:rsid w:val="00101F06"/>
    <w:rsid w:val="0010285A"/>
    <w:rsid w:val="00102F56"/>
    <w:rsid w:val="0010354F"/>
    <w:rsid w:val="00104093"/>
    <w:rsid w:val="00104CA5"/>
    <w:rsid w:val="00105247"/>
    <w:rsid w:val="00105AFF"/>
    <w:rsid w:val="00106B95"/>
    <w:rsid w:val="00106BDA"/>
    <w:rsid w:val="00107AE8"/>
    <w:rsid w:val="0011053F"/>
    <w:rsid w:val="00110B20"/>
    <w:rsid w:val="00114498"/>
    <w:rsid w:val="00114668"/>
    <w:rsid w:val="00114B27"/>
    <w:rsid w:val="00114B98"/>
    <w:rsid w:val="001155F4"/>
    <w:rsid w:val="001156DA"/>
    <w:rsid w:val="00115D99"/>
    <w:rsid w:val="00116081"/>
    <w:rsid w:val="00116777"/>
    <w:rsid w:val="00117009"/>
    <w:rsid w:val="00120128"/>
    <w:rsid w:val="00120355"/>
    <w:rsid w:val="00120E53"/>
    <w:rsid w:val="00121946"/>
    <w:rsid w:val="00122174"/>
    <w:rsid w:val="00125E42"/>
    <w:rsid w:val="00125FBA"/>
    <w:rsid w:val="00126C37"/>
    <w:rsid w:val="00127A4C"/>
    <w:rsid w:val="00127C66"/>
    <w:rsid w:val="00130E77"/>
    <w:rsid w:val="00130FA5"/>
    <w:rsid w:val="00131CFC"/>
    <w:rsid w:val="001332FB"/>
    <w:rsid w:val="00133B10"/>
    <w:rsid w:val="00133BB6"/>
    <w:rsid w:val="00133F7C"/>
    <w:rsid w:val="00134BD1"/>
    <w:rsid w:val="00136CE0"/>
    <w:rsid w:val="00137F34"/>
    <w:rsid w:val="00140F52"/>
    <w:rsid w:val="0014137E"/>
    <w:rsid w:val="00141410"/>
    <w:rsid w:val="001417D4"/>
    <w:rsid w:val="00141DCB"/>
    <w:rsid w:val="00142050"/>
    <w:rsid w:val="00142CE7"/>
    <w:rsid w:val="00142EF1"/>
    <w:rsid w:val="00142EF7"/>
    <w:rsid w:val="0014300E"/>
    <w:rsid w:val="00145504"/>
    <w:rsid w:val="00146777"/>
    <w:rsid w:val="0014748D"/>
    <w:rsid w:val="001478D6"/>
    <w:rsid w:val="001520AD"/>
    <w:rsid w:val="00152311"/>
    <w:rsid w:val="001534F6"/>
    <w:rsid w:val="00154289"/>
    <w:rsid w:val="00154401"/>
    <w:rsid w:val="0015459A"/>
    <w:rsid w:val="00155001"/>
    <w:rsid w:val="00155805"/>
    <w:rsid w:val="00155D83"/>
    <w:rsid w:val="0015647D"/>
    <w:rsid w:val="0015716C"/>
    <w:rsid w:val="00157D5E"/>
    <w:rsid w:val="00160C03"/>
    <w:rsid w:val="00161177"/>
    <w:rsid w:val="0016164D"/>
    <w:rsid w:val="00161892"/>
    <w:rsid w:val="00162256"/>
    <w:rsid w:val="00162C22"/>
    <w:rsid w:val="00163A9B"/>
    <w:rsid w:val="00165175"/>
    <w:rsid w:val="00165F0D"/>
    <w:rsid w:val="00166711"/>
    <w:rsid w:val="00166F9F"/>
    <w:rsid w:val="00170438"/>
    <w:rsid w:val="001706E3"/>
    <w:rsid w:val="00171531"/>
    <w:rsid w:val="00172737"/>
    <w:rsid w:val="00173ADE"/>
    <w:rsid w:val="00173C2A"/>
    <w:rsid w:val="001745EB"/>
    <w:rsid w:val="00174FCE"/>
    <w:rsid w:val="001750BB"/>
    <w:rsid w:val="001761C2"/>
    <w:rsid w:val="00176CEF"/>
    <w:rsid w:val="00176D02"/>
    <w:rsid w:val="00177EDA"/>
    <w:rsid w:val="001804ED"/>
    <w:rsid w:val="00180B48"/>
    <w:rsid w:val="00180EBB"/>
    <w:rsid w:val="00181716"/>
    <w:rsid w:val="00181844"/>
    <w:rsid w:val="00181A44"/>
    <w:rsid w:val="00181D5C"/>
    <w:rsid w:val="0018207A"/>
    <w:rsid w:val="00183312"/>
    <w:rsid w:val="00183800"/>
    <w:rsid w:val="00186510"/>
    <w:rsid w:val="00187B57"/>
    <w:rsid w:val="00187BFD"/>
    <w:rsid w:val="001903EB"/>
    <w:rsid w:val="00190733"/>
    <w:rsid w:val="00190923"/>
    <w:rsid w:val="00191813"/>
    <w:rsid w:val="001926C5"/>
    <w:rsid w:val="00193038"/>
    <w:rsid w:val="00193544"/>
    <w:rsid w:val="0019381C"/>
    <w:rsid w:val="00193C60"/>
    <w:rsid w:val="00193D8D"/>
    <w:rsid w:val="00194D33"/>
    <w:rsid w:val="00195AF6"/>
    <w:rsid w:val="00197E53"/>
    <w:rsid w:val="00197F66"/>
    <w:rsid w:val="001A0319"/>
    <w:rsid w:val="001A03C6"/>
    <w:rsid w:val="001A0647"/>
    <w:rsid w:val="001A1300"/>
    <w:rsid w:val="001A1856"/>
    <w:rsid w:val="001A23EF"/>
    <w:rsid w:val="001A26F3"/>
    <w:rsid w:val="001A46C7"/>
    <w:rsid w:val="001A5AED"/>
    <w:rsid w:val="001A629A"/>
    <w:rsid w:val="001A68A7"/>
    <w:rsid w:val="001A6FCB"/>
    <w:rsid w:val="001A72CD"/>
    <w:rsid w:val="001A763E"/>
    <w:rsid w:val="001A7BBD"/>
    <w:rsid w:val="001B01A0"/>
    <w:rsid w:val="001B0D0A"/>
    <w:rsid w:val="001B132F"/>
    <w:rsid w:val="001B22A2"/>
    <w:rsid w:val="001B30B2"/>
    <w:rsid w:val="001B42A9"/>
    <w:rsid w:val="001B5669"/>
    <w:rsid w:val="001B5C89"/>
    <w:rsid w:val="001B6148"/>
    <w:rsid w:val="001B675B"/>
    <w:rsid w:val="001B6872"/>
    <w:rsid w:val="001B6AC6"/>
    <w:rsid w:val="001B6C7C"/>
    <w:rsid w:val="001B6E97"/>
    <w:rsid w:val="001B6EC2"/>
    <w:rsid w:val="001B7614"/>
    <w:rsid w:val="001B7F1F"/>
    <w:rsid w:val="001C076D"/>
    <w:rsid w:val="001C12C9"/>
    <w:rsid w:val="001C16A8"/>
    <w:rsid w:val="001C1766"/>
    <w:rsid w:val="001C2767"/>
    <w:rsid w:val="001C28A3"/>
    <w:rsid w:val="001C569B"/>
    <w:rsid w:val="001C5EA7"/>
    <w:rsid w:val="001C5FF2"/>
    <w:rsid w:val="001C6FF6"/>
    <w:rsid w:val="001C7846"/>
    <w:rsid w:val="001D0B70"/>
    <w:rsid w:val="001D208A"/>
    <w:rsid w:val="001D3247"/>
    <w:rsid w:val="001D392B"/>
    <w:rsid w:val="001D3A23"/>
    <w:rsid w:val="001D4964"/>
    <w:rsid w:val="001D5AC9"/>
    <w:rsid w:val="001D6BC6"/>
    <w:rsid w:val="001D6EAF"/>
    <w:rsid w:val="001D7504"/>
    <w:rsid w:val="001D7BF5"/>
    <w:rsid w:val="001E037C"/>
    <w:rsid w:val="001E19D9"/>
    <w:rsid w:val="001E2528"/>
    <w:rsid w:val="001E2EBA"/>
    <w:rsid w:val="001E31BB"/>
    <w:rsid w:val="001E33A0"/>
    <w:rsid w:val="001E3BAC"/>
    <w:rsid w:val="001E4192"/>
    <w:rsid w:val="001E5147"/>
    <w:rsid w:val="001E56C2"/>
    <w:rsid w:val="001F0F82"/>
    <w:rsid w:val="001F17FF"/>
    <w:rsid w:val="001F1868"/>
    <w:rsid w:val="001F2553"/>
    <w:rsid w:val="001F42FB"/>
    <w:rsid w:val="001F46A6"/>
    <w:rsid w:val="001F4A58"/>
    <w:rsid w:val="001F5C31"/>
    <w:rsid w:val="001F5C8D"/>
    <w:rsid w:val="001F6456"/>
    <w:rsid w:val="001F6545"/>
    <w:rsid w:val="001F6916"/>
    <w:rsid w:val="001F6AF1"/>
    <w:rsid w:val="001F6B85"/>
    <w:rsid w:val="001F7057"/>
    <w:rsid w:val="001F7C7B"/>
    <w:rsid w:val="001F7DA4"/>
    <w:rsid w:val="002006E9"/>
    <w:rsid w:val="00200B48"/>
    <w:rsid w:val="00200D19"/>
    <w:rsid w:val="0020170C"/>
    <w:rsid w:val="0020179C"/>
    <w:rsid w:val="002017D6"/>
    <w:rsid w:val="002021DD"/>
    <w:rsid w:val="002025D3"/>
    <w:rsid w:val="002031A4"/>
    <w:rsid w:val="00203AC3"/>
    <w:rsid w:val="00203B56"/>
    <w:rsid w:val="002040DC"/>
    <w:rsid w:val="00204284"/>
    <w:rsid w:val="00204503"/>
    <w:rsid w:val="00204790"/>
    <w:rsid w:val="00204B6C"/>
    <w:rsid w:val="00204CFC"/>
    <w:rsid w:val="002052A8"/>
    <w:rsid w:val="00205E9D"/>
    <w:rsid w:val="00207399"/>
    <w:rsid w:val="002073B6"/>
    <w:rsid w:val="00207D16"/>
    <w:rsid w:val="00210177"/>
    <w:rsid w:val="00210D29"/>
    <w:rsid w:val="0021220B"/>
    <w:rsid w:val="002125B5"/>
    <w:rsid w:val="00212685"/>
    <w:rsid w:val="002134C2"/>
    <w:rsid w:val="0021427F"/>
    <w:rsid w:val="00215CB4"/>
    <w:rsid w:val="00216126"/>
    <w:rsid w:val="00216DE8"/>
    <w:rsid w:val="0021742A"/>
    <w:rsid w:val="002178F3"/>
    <w:rsid w:val="00217B9D"/>
    <w:rsid w:val="00221DCE"/>
    <w:rsid w:val="002224E7"/>
    <w:rsid w:val="00223844"/>
    <w:rsid w:val="002240E2"/>
    <w:rsid w:val="0022448D"/>
    <w:rsid w:val="00224836"/>
    <w:rsid w:val="00224C4B"/>
    <w:rsid w:val="0022615B"/>
    <w:rsid w:val="002262D1"/>
    <w:rsid w:val="002269D2"/>
    <w:rsid w:val="002301AA"/>
    <w:rsid w:val="0023096C"/>
    <w:rsid w:val="00230C50"/>
    <w:rsid w:val="00230F64"/>
    <w:rsid w:val="00231DAE"/>
    <w:rsid w:val="00231EBC"/>
    <w:rsid w:val="0023216D"/>
    <w:rsid w:val="00232DBC"/>
    <w:rsid w:val="002332B6"/>
    <w:rsid w:val="00235023"/>
    <w:rsid w:val="00235E64"/>
    <w:rsid w:val="0023636F"/>
    <w:rsid w:val="0023716C"/>
    <w:rsid w:val="002372F9"/>
    <w:rsid w:val="0024063D"/>
    <w:rsid w:val="00240707"/>
    <w:rsid w:val="002415B3"/>
    <w:rsid w:val="0024221C"/>
    <w:rsid w:val="00242915"/>
    <w:rsid w:val="00245704"/>
    <w:rsid w:val="00245F98"/>
    <w:rsid w:val="002465DE"/>
    <w:rsid w:val="00246AAE"/>
    <w:rsid w:val="0024734D"/>
    <w:rsid w:val="00247641"/>
    <w:rsid w:val="00247895"/>
    <w:rsid w:val="00247D0D"/>
    <w:rsid w:val="00251116"/>
    <w:rsid w:val="0025155D"/>
    <w:rsid w:val="0025189D"/>
    <w:rsid w:val="00252138"/>
    <w:rsid w:val="0025263A"/>
    <w:rsid w:val="002530AB"/>
    <w:rsid w:val="00254712"/>
    <w:rsid w:val="00254ECA"/>
    <w:rsid w:val="00255AE5"/>
    <w:rsid w:val="00255E8E"/>
    <w:rsid w:val="00256115"/>
    <w:rsid w:val="00256376"/>
    <w:rsid w:val="002564EF"/>
    <w:rsid w:val="0025787E"/>
    <w:rsid w:val="0026142F"/>
    <w:rsid w:val="00261647"/>
    <w:rsid w:val="00261C30"/>
    <w:rsid w:val="002624A5"/>
    <w:rsid w:val="002630B2"/>
    <w:rsid w:val="00263781"/>
    <w:rsid w:val="00264232"/>
    <w:rsid w:val="002644B6"/>
    <w:rsid w:val="00265583"/>
    <w:rsid w:val="0026614C"/>
    <w:rsid w:val="00266C94"/>
    <w:rsid w:val="00267246"/>
    <w:rsid w:val="002673AA"/>
    <w:rsid w:val="00271760"/>
    <w:rsid w:val="00271D5E"/>
    <w:rsid w:val="002726DB"/>
    <w:rsid w:val="00272D11"/>
    <w:rsid w:val="002738B3"/>
    <w:rsid w:val="0027496D"/>
    <w:rsid w:val="00274B36"/>
    <w:rsid w:val="00274BFE"/>
    <w:rsid w:val="00276E5F"/>
    <w:rsid w:val="002771EE"/>
    <w:rsid w:val="00277C9F"/>
    <w:rsid w:val="00280122"/>
    <w:rsid w:val="00280333"/>
    <w:rsid w:val="0028044E"/>
    <w:rsid w:val="00280499"/>
    <w:rsid w:val="002805CD"/>
    <w:rsid w:val="0028093E"/>
    <w:rsid w:val="0028139B"/>
    <w:rsid w:val="0028204F"/>
    <w:rsid w:val="00283082"/>
    <w:rsid w:val="00283960"/>
    <w:rsid w:val="00283D1B"/>
    <w:rsid w:val="00283F7E"/>
    <w:rsid w:val="002844EE"/>
    <w:rsid w:val="002852F5"/>
    <w:rsid w:val="002853BE"/>
    <w:rsid w:val="002854F9"/>
    <w:rsid w:val="00285FFC"/>
    <w:rsid w:val="002868E8"/>
    <w:rsid w:val="00290263"/>
    <w:rsid w:val="00290A72"/>
    <w:rsid w:val="00291054"/>
    <w:rsid w:val="00295704"/>
    <w:rsid w:val="0029606F"/>
    <w:rsid w:val="002A0159"/>
    <w:rsid w:val="002A1226"/>
    <w:rsid w:val="002A1276"/>
    <w:rsid w:val="002A1E3E"/>
    <w:rsid w:val="002A3825"/>
    <w:rsid w:val="002A64FA"/>
    <w:rsid w:val="002A714E"/>
    <w:rsid w:val="002B0BD6"/>
    <w:rsid w:val="002B144C"/>
    <w:rsid w:val="002B3B9A"/>
    <w:rsid w:val="002B3D79"/>
    <w:rsid w:val="002B4C21"/>
    <w:rsid w:val="002B4E38"/>
    <w:rsid w:val="002B52B9"/>
    <w:rsid w:val="002B5745"/>
    <w:rsid w:val="002B72D1"/>
    <w:rsid w:val="002C046D"/>
    <w:rsid w:val="002C1643"/>
    <w:rsid w:val="002C198C"/>
    <w:rsid w:val="002C3F10"/>
    <w:rsid w:val="002C4EB7"/>
    <w:rsid w:val="002C5C27"/>
    <w:rsid w:val="002C5C83"/>
    <w:rsid w:val="002C6201"/>
    <w:rsid w:val="002C6718"/>
    <w:rsid w:val="002C6769"/>
    <w:rsid w:val="002C70CB"/>
    <w:rsid w:val="002C797E"/>
    <w:rsid w:val="002D0950"/>
    <w:rsid w:val="002D0FEF"/>
    <w:rsid w:val="002D269A"/>
    <w:rsid w:val="002D2D7E"/>
    <w:rsid w:val="002D349E"/>
    <w:rsid w:val="002D3B3F"/>
    <w:rsid w:val="002D5401"/>
    <w:rsid w:val="002D5E0E"/>
    <w:rsid w:val="002D6489"/>
    <w:rsid w:val="002D6715"/>
    <w:rsid w:val="002D6B73"/>
    <w:rsid w:val="002E064A"/>
    <w:rsid w:val="002E0B2C"/>
    <w:rsid w:val="002E0B6F"/>
    <w:rsid w:val="002E173F"/>
    <w:rsid w:val="002E190A"/>
    <w:rsid w:val="002E1B84"/>
    <w:rsid w:val="002E2143"/>
    <w:rsid w:val="002E2364"/>
    <w:rsid w:val="002E3814"/>
    <w:rsid w:val="002E3AA7"/>
    <w:rsid w:val="002E4021"/>
    <w:rsid w:val="002E4FA8"/>
    <w:rsid w:val="002E585B"/>
    <w:rsid w:val="002E601B"/>
    <w:rsid w:val="002E6294"/>
    <w:rsid w:val="002E696C"/>
    <w:rsid w:val="002F1465"/>
    <w:rsid w:val="002F1BE6"/>
    <w:rsid w:val="002F1DA3"/>
    <w:rsid w:val="002F249B"/>
    <w:rsid w:val="002F36B6"/>
    <w:rsid w:val="002F3EC8"/>
    <w:rsid w:val="002F40B1"/>
    <w:rsid w:val="002F41F7"/>
    <w:rsid w:val="002F46F7"/>
    <w:rsid w:val="002F4FE8"/>
    <w:rsid w:val="002F5234"/>
    <w:rsid w:val="002F56E0"/>
    <w:rsid w:val="002F58E9"/>
    <w:rsid w:val="002F58ED"/>
    <w:rsid w:val="002F65E9"/>
    <w:rsid w:val="002F66AB"/>
    <w:rsid w:val="002F7262"/>
    <w:rsid w:val="002F77DA"/>
    <w:rsid w:val="0030094F"/>
    <w:rsid w:val="00300EAB"/>
    <w:rsid w:val="00301007"/>
    <w:rsid w:val="00301D5C"/>
    <w:rsid w:val="00301FDA"/>
    <w:rsid w:val="00302AB2"/>
    <w:rsid w:val="00302DC2"/>
    <w:rsid w:val="0030380D"/>
    <w:rsid w:val="003044EB"/>
    <w:rsid w:val="00305709"/>
    <w:rsid w:val="00305DA1"/>
    <w:rsid w:val="003060EC"/>
    <w:rsid w:val="00306174"/>
    <w:rsid w:val="0030668D"/>
    <w:rsid w:val="003069E9"/>
    <w:rsid w:val="00306DBC"/>
    <w:rsid w:val="00306FA5"/>
    <w:rsid w:val="00307680"/>
    <w:rsid w:val="00307B0F"/>
    <w:rsid w:val="00307B85"/>
    <w:rsid w:val="00307E2B"/>
    <w:rsid w:val="003101D5"/>
    <w:rsid w:val="00310F99"/>
    <w:rsid w:val="00311640"/>
    <w:rsid w:val="00313159"/>
    <w:rsid w:val="00313753"/>
    <w:rsid w:val="0031392E"/>
    <w:rsid w:val="00313A4F"/>
    <w:rsid w:val="003143FB"/>
    <w:rsid w:val="003164EA"/>
    <w:rsid w:val="00316892"/>
    <w:rsid w:val="00317016"/>
    <w:rsid w:val="00317858"/>
    <w:rsid w:val="00320424"/>
    <w:rsid w:val="00321A99"/>
    <w:rsid w:val="00321CE3"/>
    <w:rsid w:val="0032378A"/>
    <w:rsid w:val="0032384F"/>
    <w:rsid w:val="00324099"/>
    <w:rsid w:val="00324612"/>
    <w:rsid w:val="003248DF"/>
    <w:rsid w:val="003250C4"/>
    <w:rsid w:val="00330976"/>
    <w:rsid w:val="00331138"/>
    <w:rsid w:val="00331568"/>
    <w:rsid w:val="003315DF"/>
    <w:rsid w:val="00333688"/>
    <w:rsid w:val="003336A4"/>
    <w:rsid w:val="00334621"/>
    <w:rsid w:val="00334D60"/>
    <w:rsid w:val="0033634F"/>
    <w:rsid w:val="00336408"/>
    <w:rsid w:val="0033663C"/>
    <w:rsid w:val="0033750B"/>
    <w:rsid w:val="00337A23"/>
    <w:rsid w:val="00342B33"/>
    <w:rsid w:val="0034335F"/>
    <w:rsid w:val="003433A9"/>
    <w:rsid w:val="003433AA"/>
    <w:rsid w:val="0034354B"/>
    <w:rsid w:val="003436A5"/>
    <w:rsid w:val="00345199"/>
    <w:rsid w:val="00345C92"/>
    <w:rsid w:val="00345E25"/>
    <w:rsid w:val="003469E2"/>
    <w:rsid w:val="00346B48"/>
    <w:rsid w:val="00347CF6"/>
    <w:rsid w:val="00347DFA"/>
    <w:rsid w:val="003506CA"/>
    <w:rsid w:val="00350B17"/>
    <w:rsid w:val="0035165D"/>
    <w:rsid w:val="00352318"/>
    <w:rsid w:val="00353515"/>
    <w:rsid w:val="0035391F"/>
    <w:rsid w:val="00354424"/>
    <w:rsid w:val="00355207"/>
    <w:rsid w:val="00356A55"/>
    <w:rsid w:val="00357120"/>
    <w:rsid w:val="003573AF"/>
    <w:rsid w:val="0036009E"/>
    <w:rsid w:val="003600A9"/>
    <w:rsid w:val="003601BF"/>
    <w:rsid w:val="00360E0F"/>
    <w:rsid w:val="00361D4B"/>
    <w:rsid w:val="003622CA"/>
    <w:rsid w:val="00362CF8"/>
    <w:rsid w:val="00362E6C"/>
    <w:rsid w:val="0036439B"/>
    <w:rsid w:val="00364B42"/>
    <w:rsid w:val="003650C1"/>
    <w:rsid w:val="003650C8"/>
    <w:rsid w:val="00365206"/>
    <w:rsid w:val="00365AE3"/>
    <w:rsid w:val="00365D67"/>
    <w:rsid w:val="00367275"/>
    <w:rsid w:val="00367594"/>
    <w:rsid w:val="003718A6"/>
    <w:rsid w:val="00371AA1"/>
    <w:rsid w:val="00372BF6"/>
    <w:rsid w:val="00372F39"/>
    <w:rsid w:val="00373CEF"/>
    <w:rsid w:val="00373D81"/>
    <w:rsid w:val="003742A0"/>
    <w:rsid w:val="00375541"/>
    <w:rsid w:val="003760DD"/>
    <w:rsid w:val="00377625"/>
    <w:rsid w:val="0038046E"/>
    <w:rsid w:val="0038070E"/>
    <w:rsid w:val="00380FD8"/>
    <w:rsid w:val="00381602"/>
    <w:rsid w:val="00381CBB"/>
    <w:rsid w:val="003826BF"/>
    <w:rsid w:val="00382B2B"/>
    <w:rsid w:val="003835BA"/>
    <w:rsid w:val="0038403C"/>
    <w:rsid w:val="00385CF8"/>
    <w:rsid w:val="0038603A"/>
    <w:rsid w:val="00386B30"/>
    <w:rsid w:val="0039077A"/>
    <w:rsid w:val="00391326"/>
    <w:rsid w:val="0039138A"/>
    <w:rsid w:val="00392F8B"/>
    <w:rsid w:val="003937AD"/>
    <w:rsid w:val="00394474"/>
    <w:rsid w:val="003945B0"/>
    <w:rsid w:val="00396A4B"/>
    <w:rsid w:val="003976E0"/>
    <w:rsid w:val="00397992"/>
    <w:rsid w:val="003A04CF"/>
    <w:rsid w:val="003A0867"/>
    <w:rsid w:val="003A11B8"/>
    <w:rsid w:val="003A1E48"/>
    <w:rsid w:val="003A2160"/>
    <w:rsid w:val="003A539B"/>
    <w:rsid w:val="003A53BD"/>
    <w:rsid w:val="003A54C9"/>
    <w:rsid w:val="003A63C2"/>
    <w:rsid w:val="003A6F64"/>
    <w:rsid w:val="003A7AB8"/>
    <w:rsid w:val="003A7AD8"/>
    <w:rsid w:val="003A7E61"/>
    <w:rsid w:val="003B03C8"/>
    <w:rsid w:val="003B03EC"/>
    <w:rsid w:val="003B1A2E"/>
    <w:rsid w:val="003B1B42"/>
    <w:rsid w:val="003B314A"/>
    <w:rsid w:val="003B3D41"/>
    <w:rsid w:val="003B3F2F"/>
    <w:rsid w:val="003B43BD"/>
    <w:rsid w:val="003B4753"/>
    <w:rsid w:val="003B53F1"/>
    <w:rsid w:val="003B5CAA"/>
    <w:rsid w:val="003B5E93"/>
    <w:rsid w:val="003B7086"/>
    <w:rsid w:val="003B72AE"/>
    <w:rsid w:val="003B7D27"/>
    <w:rsid w:val="003B7E04"/>
    <w:rsid w:val="003B7EE3"/>
    <w:rsid w:val="003C0527"/>
    <w:rsid w:val="003C15F1"/>
    <w:rsid w:val="003C18A7"/>
    <w:rsid w:val="003C1950"/>
    <w:rsid w:val="003C279E"/>
    <w:rsid w:val="003C50FD"/>
    <w:rsid w:val="003C527C"/>
    <w:rsid w:val="003C5956"/>
    <w:rsid w:val="003C5D0A"/>
    <w:rsid w:val="003C61D5"/>
    <w:rsid w:val="003C6353"/>
    <w:rsid w:val="003C654C"/>
    <w:rsid w:val="003C76D0"/>
    <w:rsid w:val="003C7977"/>
    <w:rsid w:val="003C7EEC"/>
    <w:rsid w:val="003D0426"/>
    <w:rsid w:val="003D0761"/>
    <w:rsid w:val="003D0860"/>
    <w:rsid w:val="003D2365"/>
    <w:rsid w:val="003D2E86"/>
    <w:rsid w:val="003D2F8C"/>
    <w:rsid w:val="003D3729"/>
    <w:rsid w:val="003D376B"/>
    <w:rsid w:val="003D3CD7"/>
    <w:rsid w:val="003D3E0C"/>
    <w:rsid w:val="003D4838"/>
    <w:rsid w:val="003D4D13"/>
    <w:rsid w:val="003D5C7A"/>
    <w:rsid w:val="003D5D7C"/>
    <w:rsid w:val="003D72D5"/>
    <w:rsid w:val="003E117F"/>
    <w:rsid w:val="003E11E0"/>
    <w:rsid w:val="003E130C"/>
    <w:rsid w:val="003E24F2"/>
    <w:rsid w:val="003E2EB7"/>
    <w:rsid w:val="003E313C"/>
    <w:rsid w:val="003E31F8"/>
    <w:rsid w:val="003E3E80"/>
    <w:rsid w:val="003E5E97"/>
    <w:rsid w:val="003E7294"/>
    <w:rsid w:val="003E7D91"/>
    <w:rsid w:val="003F044A"/>
    <w:rsid w:val="003F0513"/>
    <w:rsid w:val="003F079B"/>
    <w:rsid w:val="003F12BC"/>
    <w:rsid w:val="003F1F81"/>
    <w:rsid w:val="003F25F4"/>
    <w:rsid w:val="003F30E0"/>
    <w:rsid w:val="003F3248"/>
    <w:rsid w:val="003F3846"/>
    <w:rsid w:val="003F3AA4"/>
    <w:rsid w:val="003F517D"/>
    <w:rsid w:val="003F5D9F"/>
    <w:rsid w:val="003F6985"/>
    <w:rsid w:val="003F7847"/>
    <w:rsid w:val="003F7D51"/>
    <w:rsid w:val="00401BD6"/>
    <w:rsid w:val="00402953"/>
    <w:rsid w:val="00402CD8"/>
    <w:rsid w:val="00402E3E"/>
    <w:rsid w:val="00402FE6"/>
    <w:rsid w:val="0040385D"/>
    <w:rsid w:val="004041A6"/>
    <w:rsid w:val="0040438D"/>
    <w:rsid w:val="00405743"/>
    <w:rsid w:val="00405824"/>
    <w:rsid w:val="00407A21"/>
    <w:rsid w:val="004102B4"/>
    <w:rsid w:val="004106B3"/>
    <w:rsid w:val="00411FF5"/>
    <w:rsid w:val="004128A6"/>
    <w:rsid w:val="00414A84"/>
    <w:rsid w:val="00415460"/>
    <w:rsid w:val="00415938"/>
    <w:rsid w:val="00415ED0"/>
    <w:rsid w:val="00417A10"/>
    <w:rsid w:val="004201FB"/>
    <w:rsid w:val="00420962"/>
    <w:rsid w:val="0042141A"/>
    <w:rsid w:val="00421F86"/>
    <w:rsid w:val="00422066"/>
    <w:rsid w:val="004228EC"/>
    <w:rsid w:val="00422CB4"/>
    <w:rsid w:val="00422F39"/>
    <w:rsid w:val="004247BF"/>
    <w:rsid w:val="00424F36"/>
    <w:rsid w:val="0042579D"/>
    <w:rsid w:val="00425BFF"/>
    <w:rsid w:val="004266F4"/>
    <w:rsid w:val="0042762E"/>
    <w:rsid w:val="00430446"/>
    <w:rsid w:val="00430CB6"/>
    <w:rsid w:val="00433ED3"/>
    <w:rsid w:val="004344A5"/>
    <w:rsid w:val="00435A1F"/>
    <w:rsid w:val="004366CB"/>
    <w:rsid w:val="00436BE2"/>
    <w:rsid w:val="0044003B"/>
    <w:rsid w:val="004403E6"/>
    <w:rsid w:val="00442749"/>
    <w:rsid w:val="00442B4B"/>
    <w:rsid w:val="004433A3"/>
    <w:rsid w:val="0044349C"/>
    <w:rsid w:val="00443C03"/>
    <w:rsid w:val="00443CFB"/>
    <w:rsid w:val="00443D45"/>
    <w:rsid w:val="00444C12"/>
    <w:rsid w:val="00445C3C"/>
    <w:rsid w:val="00450953"/>
    <w:rsid w:val="00450C5B"/>
    <w:rsid w:val="00450DC6"/>
    <w:rsid w:val="00451700"/>
    <w:rsid w:val="004519C6"/>
    <w:rsid w:val="00453968"/>
    <w:rsid w:val="004539C7"/>
    <w:rsid w:val="00454394"/>
    <w:rsid w:val="004544AB"/>
    <w:rsid w:val="00454627"/>
    <w:rsid w:val="0045471C"/>
    <w:rsid w:val="0045471F"/>
    <w:rsid w:val="00454E4B"/>
    <w:rsid w:val="00454E6D"/>
    <w:rsid w:val="00455403"/>
    <w:rsid w:val="00455F96"/>
    <w:rsid w:val="00457D7F"/>
    <w:rsid w:val="00460162"/>
    <w:rsid w:val="00460CEC"/>
    <w:rsid w:val="00460E47"/>
    <w:rsid w:val="00461744"/>
    <w:rsid w:val="00461FEE"/>
    <w:rsid w:val="0046219D"/>
    <w:rsid w:val="004632C8"/>
    <w:rsid w:val="00463D6B"/>
    <w:rsid w:val="00464089"/>
    <w:rsid w:val="00464542"/>
    <w:rsid w:val="004647E7"/>
    <w:rsid w:val="0046481B"/>
    <w:rsid w:val="00464E64"/>
    <w:rsid w:val="00465226"/>
    <w:rsid w:val="00465348"/>
    <w:rsid w:val="004657AC"/>
    <w:rsid w:val="00465C5B"/>
    <w:rsid w:val="0046648D"/>
    <w:rsid w:val="00466D3E"/>
    <w:rsid w:val="004671C2"/>
    <w:rsid w:val="004674E5"/>
    <w:rsid w:val="00470BF8"/>
    <w:rsid w:val="00472DB8"/>
    <w:rsid w:val="004730A0"/>
    <w:rsid w:val="00473274"/>
    <w:rsid w:val="00473D4D"/>
    <w:rsid w:val="00473EB6"/>
    <w:rsid w:val="00474A5F"/>
    <w:rsid w:val="0047571A"/>
    <w:rsid w:val="00480704"/>
    <w:rsid w:val="004810C9"/>
    <w:rsid w:val="004812F8"/>
    <w:rsid w:val="0048133B"/>
    <w:rsid w:val="00481648"/>
    <w:rsid w:val="004823E6"/>
    <w:rsid w:val="00482C29"/>
    <w:rsid w:val="00483EE4"/>
    <w:rsid w:val="00483F56"/>
    <w:rsid w:val="00484648"/>
    <w:rsid w:val="00484A50"/>
    <w:rsid w:val="00485374"/>
    <w:rsid w:val="00485A71"/>
    <w:rsid w:val="00485FB4"/>
    <w:rsid w:val="004861D5"/>
    <w:rsid w:val="00486463"/>
    <w:rsid w:val="004867CE"/>
    <w:rsid w:val="004870AB"/>
    <w:rsid w:val="00487DF4"/>
    <w:rsid w:val="00490CC1"/>
    <w:rsid w:val="004915F2"/>
    <w:rsid w:val="004916C8"/>
    <w:rsid w:val="00492100"/>
    <w:rsid w:val="004927BD"/>
    <w:rsid w:val="0049280E"/>
    <w:rsid w:val="00492906"/>
    <w:rsid w:val="00492A7C"/>
    <w:rsid w:val="00492B66"/>
    <w:rsid w:val="00492FD9"/>
    <w:rsid w:val="004932C3"/>
    <w:rsid w:val="00493515"/>
    <w:rsid w:val="00494B4E"/>
    <w:rsid w:val="0049547C"/>
    <w:rsid w:val="00495DA1"/>
    <w:rsid w:val="00496C3F"/>
    <w:rsid w:val="00496F73"/>
    <w:rsid w:val="004971E0"/>
    <w:rsid w:val="00497697"/>
    <w:rsid w:val="00497DDF"/>
    <w:rsid w:val="004A0659"/>
    <w:rsid w:val="004A19BF"/>
    <w:rsid w:val="004A2BC1"/>
    <w:rsid w:val="004A2F9E"/>
    <w:rsid w:val="004A397F"/>
    <w:rsid w:val="004A410D"/>
    <w:rsid w:val="004A4D22"/>
    <w:rsid w:val="004A583B"/>
    <w:rsid w:val="004A6045"/>
    <w:rsid w:val="004A7282"/>
    <w:rsid w:val="004A7CC4"/>
    <w:rsid w:val="004B0FFB"/>
    <w:rsid w:val="004B1296"/>
    <w:rsid w:val="004B1309"/>
    <w:rsid w:val="004B149A"/>
    <w:rsid w:val="004B1935"/>
    <w:rsid w:val="004B1CC8"/>
    <w:rsid w:val="004B2E74"/>
    <w:rsid w:val="004B474B"/>
    <w:rsid w:val="004B5C09"/>
    <w:rsid w:val="004B6CDC"/>
    <w:rsid w:val="004B6EB5"/>
    <w:rsid w:val="004B747E"/>
    <w:rsid w:val="004B7678"/>
    <w:rsid w:val="004B7C5F"/>
    <w:rsid w:val="004C064D"/>
    <w:rsid w:val="004C149B"/>
    <w:rsid w:val="004C14B2"/>
    <w:rsid w:val="004C1F46"/>
    <w:rsid w:val="004C3A30"/>
    <w:rsid w:val="004C3BC6"/>
    <w:rsid w:val="004C4881"/>
    <w:rsid w:val="004C51A8"/>
    <w:rsid w:val="004C52B9"/>
    <w:rsid w:val="004C53FF"/>
    <w:rsid w:val="004C60DE"/>
    <w:rsid w:val="004C63D4"/>
    <w:rsid w:val="004C65C0"/>
    <w:rsid w:val="004C72BA"/>
    <w:rsid w:val="004C7EFA"/>
    <w:rsid w:val="004D02F1"/>
    <w:rsid w:val="004D066D"/>
    <w:rsid w:val="004D136C"/>
    <w:rsid w:val="004D16AA"/>
    <w:rsid w:val="004D18B9"/>
    <w:rsid w:val="004D1C47"/>
    <w:rsid w:val="004D1D32"/>
    <w:rsid w:val="004D31BC"/>
    <w:rsid w:val="004D34DB"/>
    <w:rsid w:val="004D35C0"/>
    <w:rsid w:val="004D37EB"/>
    <w:rsid w:val="004D4094"/>
    <w:rsid w:val="004D41DE"/>
    <w:rsid w:val="004D5AC0"/>
    <w:rsid w:val="004D5AEF"/>
    <w:rsid w:val="004D5B1E"/>
    <w:rsid w:val="004D5FDE"/>
    <w:rsid w:val="004D62B4"/>
    <w:rsid w:val="004D658D"/>
    <w:rsid w:val="004D6A72"/>
    <w:rsid w:val="004D6E1D"/>
    <w:rsid w:val="004D757B"/>
    <w:rsid w:val="004D7609"/>
    <w:rsid w:val="004D7BBC"/>
    <w:rsid w:val="004D7D64"/>
    <w:rsid w:val="004E0875"/>
    <w:rsid w:val="004E08E7"/>
    <w:rsid w:val="004E10F5"/>
    <w:rsid w:val="004E1F98"/>
    <w:rsid w:val="004E2267"/>
    <w:rsid w:val="004E27B7"/>
    <w:rsid w:val="004E2B4F"/>
    <w:rsid w:val="004E332E"/>
    <w:rsid w:val="004E397E"/>
    <w:rsid w:val="004E3AF4"/>
    <w:rsid w:val="004E3D5F"/>
    <w:rsid w:val="004E40E5"/>
    <w:rsid w:val="004E4C27"/>
    <w:rsid w:val="004E557A"/>
    <w:rsid w:val="004E558A"/>
    <w:rsid w:val="004E5C75"/>
    <w:rsid w:val="004E60D7"/>
    <w:rsid w:val="004E6639"/>
    <w:rsid w:val="004E704A"/>
    <w:rsid w:val="004E7360"/>
    <w:rsid w:val="004E77B7"/>
    <w:rsid w:val="004F14A3"/>
    <w:rsid w:val="004F201C"/>
    <w:rsid w:val="004F3E66"/>
    <w:rsid w:val="004F41A6"/>
    <w:rsid w:val="004F47DD"/>
    <w:rsid w:val="004F4E97"/>
    <w:rsid w:val="004F52AD"/>
    <w:rsid w:val="004F5C0C"/>
    <w:rsid w:val="004F5FFB"/>
    <w:rsid w:val="004F6A46"/>
    <w:rsid w:val="004F7DB5"/>
    <w:rsid w:val="0050004A"/>
    <w:rsid w:val="0050109B"/>
    <w:rsid w:val="00501A89"/>
    <w:rsid w:val="00501F18"/>
    <w:rsid w:val="005022D2"/>
    <w:rsid w:val="0050292B"/>
    <w:rsid w:val="00502C85"/>
    <w:rsid w:val="0050365A"/>
    <w:rsid w:val="00503B37"/>
    <w:rsid w:val="00503C36"/>
    <w:rsid w:val="00504260"/>
    <w:rsid w:val="0050446B"/>
    <w:rsid w:val="00506445"/>
    <w:rsid w:val="005066D9"/>
    <w:rsid w:val="005075CC"/>
    <w:rsid w:val="00511334"/>
    <w:rsid w:val="00511488"/>
    <w:rsid w:val="00511847"/>
    <w:rsid w:val="005127C5"/>
    <w:rsid w:val="00514B65"/>
    <w:rsid w:val="00514B8D"/>
    <w:rsid w:val="00514FD5"/>
    <w:rsid w:val="0051521D"/>
    <w:rsid w:val="005177E8"/>
    <w:rsid w:val="005200D8"/>
    <w:rsid w:val="005202D1"/>
    <w:rsid w:val="00520E97"/>
    <w:rsid w:val="0052158E"/>
    <w:rsid w:val="00521A0D"/>
    <w:rsid w:val="00521A8C"/>
    <w:rsid w:val="005224E8"/>
    <w:rsid w:val="00522F8E"/>
    <w:rsid w:val="005235BC"/>
    <w:rsid w:val="00525CA9"/>
    <w:rsid w:val="005263FD"/>
    <w:rsid w:val="0052677C"/>
    <w:rsid w:val="00526C2C"/>
    <w:rsid w:val="00526D57"/>
    <w:rsid w:val="00527CA5"/>
    <w:rsid w:val="00527CDD"/>
    <w:rsid w:val="00527DFB"/>
    <w:rsid w:val="0053126A"/>
    <w:rsid w:val="005313CA"/>
    <w:rsid w:val="00532D19"/>
    <w:rsid w:val="00533972"/>
    <w:rsid w:val="005342FD"/>
    <w:rsid w:val="00534DF0"/>
    <w:rsid w:val="00535698"/>
    <w:rsid w:val="00540089"/>
    <w:rsid w:val="00541161"/>
    <w:rsid w:val="00541A58"/>
    <w:rsid w:val="005434AE"/>
    <w:rsid w:val="00544C34"/>
    <w:rsid w:val="0054525B"/>
    <w:rsid w:val="00545B06"/>
    <w:rsid w:val="00546092"/>
    <w:rsid w:val="00547829"/>
    <w:rsid w:val="00547EBD"/>
    <w:rsid w:val="0055004C"/>
    <w:rsid w:val="005501E0"/>
    <w:rsid w:val="005505AB"/>
    <w:rsid w:val="005517A8"/>
    <w:rsid w:val="00552721"/>
    <w:rsid w:val="00552BF7"/>
    <w:rsid w:val="00552CC6"/>
    <w:rsid w:val="005542CD"/>
    <w:rsid w:val="005550FD"/>
    <w:rsid w:val="00555A70"/>
    <w:rsid w:val="00555CAD"/>
    <w:rsid w:val="00557BC0"/>
    <w:rsid w:val="00557ECC"/>
    <w:rsid w:val="00560239"/>
    <w:rsid w:val="005604AE"/>
    <w:rsid w:val="005604E3"/>
    <w:rsid w:val="005612F1"/>
    <w:rsid w:val="00561C23"/>
    <w:rsid w:val="00561D65"/>
    <w:rsid w:val="00561E77"/>
    <w:rsid w:val="00562527"/>
    <w:rsid w:val="005626AD"/>
    <w:rsid w:val="00562C2E"/>
    <w:rsid w:val="0056330E"/>
    <w:rsid w:val="00564ED3"/>
    <w:rsid w:val="0056682F"/>
    <w:rsid w:val="00566B2A"/>
    <w:rsid w:val="00566F1A"/>
    <w:rsid w:val="005671AB"/>
    <w:rsid w:val="00567CB9"/>
    <w:rsid w:val="00567FBC"/>
    <w:rsid w:val="005711FA"/>
    <w:rsid w:val="005721DC"/>
    <w:rsid w:val="005739E9"/>
    <w:rsid w:val="00574380"/>
    <w:rsid w:val="005744D4"/>
    <w:rsid w:val="00574A82"/>
    <w:rsid w:val="00574B20"/>
    <w:rsid w:val="005759A1"/>
    <w:rsid w:val="00580319"/>
    <w:rsid w:val="00581902"/>
    <w:rsid w:val="00581D2C"/>
    <w:rsid w:val="005826DC"/>
    <w:rsid w:val="00582FDE"/>
    <w:rsid w:val="0058352B"/>
    <w:rsid w:val="005837C8"/>
    <w:rsid w:val="00583D19"/>
    <w:rsid w:val="00584CAC"/>
    <w:rsid w:val="00585610"/>
    <w:rsid w:val="00586A07"/>
    <w:rsid w:val="00586E8B"/>
    <w:rsid w:val="0059003D"/>
    <w:rsid w:val="0059188A"/>
    <w:rsid w:val="005924B2"/>
    <w:rsid w:val="00592B8F"/>
    <w:rsid w:val="00593691"/>
    <w:rsid w:val="00594BE7"/>
    <w:rsid w:val="00594DCD"/>
    <w:rsid w:val="00596289"/>
    <w:rsid w:val="005970D8"/>
    <w:rsid w:val="00597577"/>
    <w:rsid w:val="00597688"/>
    <w:rsid w:val="005A11E7"/>
    <w:rsid w:val="005A125C"/>
    <w:rsid w:val="005A2221"/>
    <w:rsid w:val="005A3663"/>
    <w:rsid w:val="005A4661"/>
    <w:rsid w:val="005A5776"/>
    <w:rsid w:val="005A5C7E"/>
    <w:rsid w:val="005A5E73"/>
    <w:rsid w:val="005A625B"/>
    <w:rsid w:val="005A7CA8"/>
    <w:rsid w:val="005B078C"/>
    <w:rsid w:val="005B0C96"/>
    <w:rsid w:val="005B1A46"/>
    <w:rsid w:val="005B1BDF"/>
    <w:rsid w:val="005B223D"/>
    <w:rsid w:val="005B37D8"/>
    <w:rsid w:val="005B3FCF"/>
    <w:rsid w:val="005B5185"/>
    <w:rsid w:val="005B781B"/>
    <w:rsid w:val="005B788C"/>
    <w:rsid w:val="005B791B"/>
    <w:rsid w:val="005B7B3C"/>
    <w:rsid w:val="005C02E2"/>
    <w:rsid w:val="005C06CB"/>
    <w:rsid w:val="005C20BA"/>
    <w:rsid w:val="005C235D"/>
    <w:rsid w:val="005C27B2"/>
    <w:rsid w:val="005C2A6A"/>
    <w:rsid w:val="005C2C9B"/>
    <w:rsid w:val="005C36FA"/>
    <w:rsid w:val="005C3C5D"/>
    <w:rsid w:val="005C4A49"/>
    <w:rsid w:val="005C65AD"/>
    <w:rsid w:val="005C7A24"/>
    <w:rsid w:val="005D02FA"/>
    <w:rsid w:val="005D033A"/>
    <w:rsid w:val="005D2227"/>
    <w:rsid w:val="005D29B0"/>
    <w:rsid w:val="005D3105"/>
    <w:rsid w:val="005D3A22"/>
    <w:rsid w:val="005D3BDC"/>
    <w:rsid w:val="005D3D68"/>
    <w:rsid w:val="005D3E9B"/>
    <w:rsid w:val="005D3ED6"/>
    <w:rsid w:val="005D539E"/>
    <w:rsid w:val="005D5515"/>
    <w:rsid w:val="005D5E9C"/>
    <w:rsid w:val="005D5FDF"/>
    <w:rsid w:val="005D6344"/>
    <w:rsid w:val="005D6795"/>
    <w:rsid w:val="005D6A61"/>
    <w:rsid w:val="005D6E54"/>
    <w:rsid w:val="005D7CD2"/>
    <w:rsid w:val="005D7FD4"/>
    <w:rsid w:val="005E090D"/>
    <w:rsid w:val="005E0D3F"/>
    <w:rsid w:val="005E1A2A"/>
    <w:rsid w:val="005E1D35"/>
    <w:rsid w:val="005E31EF"/>
    <w:rsid w:val="005E3729"/>
    <w:rsid w:val="005E43D2"/>
    <w:rsid w:val="005E4760"/>
    <w:rsid w:val="005E5B9B"/>
    <w:rsid w:val="005E66D4"/>
    <w:rsid w:val="005E707E"/>
    <w:rsid w:val="005E730D"/>
    <w:rsid w:val="005E74FF"/>
    <w:rsid w:val="005E7A17"/>
    <w:rsid w:val="005E7B11"/>
    <w:rsid w:val="005F043B"/>
    <w:rsid w:val="005F130C"/>
    <w:rsid w:val="005F1CA3"/>
    <w:rsid w:val="005F2146"/>
    <w:rsid w:val="005F21CD"/>
    <w:rsid w:val="005F27E0"/>
    <w:rsid w:val="005F2A75"/>
    <w:rsid w:val="005F2AE8"/>
    <w:rsid w:val="005F3854"/>
    <w:rsid w:val="005F3C20"/>
    <w:rsid w:val="005F3D70"/>
    <w:rsid w:val="005F40DB"/>
    <w:rsid w:val="005F49CD"/>
    <w:rsid w:val="005F4D99"/>
    <w:rsid w:val="005F50E2"/>
    <w:rsid w:val="005F63F2"/>
    <w:rsid w:val="005F775E"/>
    <w:rsid w:val="005F78A9"/>
    <w:rsid w:val="0060169A"/>
    <w:rsid w:val="00602B8A"/>
    <w:rsid w:val="00603AC0"/>
    <w:rsid w:val="00603DC0"/>
    <w:rsid w:val="00604550"/>
    <w:rsid w:val="00604710"/>
    <w:rsid w:val="00605118"/>
    <w:rsid w:val="00605780"/>
    <w:rsid w:val="00605DF9"/>
    <w:rsid w:val="006060D3"/>
    <w:rsid w:val="006064A6"/>
    <w:rsid w:val="00607C98"/>
    <w:rsid w:val="00610CBD"/>
    <w:rsid w:val="00611D01"/>
    <w:rsid w:val="00613F0C"/>
    <w:rsid w:val="00614E0B"/>
    <w:rsid w:val="00615E33"/>
    <w:rsid w:val="00615F79"/>
    <w:rsid w:val="00616094"/>
    <w:rsid w:val="0061746B"/>
    <w:rsid w:val="006175A2"/>
    <w:rsid w:val="00617792"/>
    <w:rsid w:val="00620D1B"/>
    <w:rsid w:val="00620F5E"/>
    <w:rsid w:val="00621231"/>
    <w:rsid w:val="00621879"/>
    <w:rsid w:val="00621A16"/>
    <w:rsid w:val="00621DC7"/>
    <w:rsid w:val="00622299"/>
    <w:rsid w:val="00622B66"/>
    <w:rsid w:val="0062361E"/>
    <w:rsid w:val="00623751"/>
    <w:rsid w:val="0062436B"/>
    <w:rsid w:val="00624B27"/>
    <w:rsid w:val="006253CC"/>
    <w:rsid w:val="006258C0"/>
    <w:rsid w:val="00626090"/>
    <w:rsid w:val="00626C97"/>
    <w:rsid w:val="0062706A"/>
    <w:rsid w:val="00627844"/>
    <w:rsid w:val="0063026C"/>
    <w:rsid w:val="00630D8E"/>
    <w:rsid w:val="006319C7"/>
    <w:rsid w:val="00631B51"/>
    <w:rsid w:val="006324C3"/>
    <w:rsid w:val="00633E9B"/>
    <w:rsid w:val="006341F1"/>
    <w:rsid w:val="00634B14"/>
    <w:rsid w:val="0063594C"/>
    <w:rsid w:val="00635DF4"/>
    <w:rsid w:val="00635E5E"/>
    <w:rsid w:val="006364EE"/>
    <w:rsid w:val="0063669A"/>
    <w:rsid w:val="0063688C"/>
    <w:rsid w:val="00636DB9"/>
    <w:rsid w:val="00640D90"/>
    <w:rsid w:val="00642A2A"/>
    <w:rsid w:val="00642BD4"/>
    <w:rsid w:val="00642BFE"/>
    <w:rsid w:val="006437AE"/>
    <w:rsid w:val="00644471"/>
    <w:rsid w:val="006445EC"/>
    <w:rsid w:val="0064481C"/>
    <w:rsid w:val="00644D56"/>
    <w:rsid w:val="00645D08"/>
    <w:rsid w:val="00645FB1"/>
    <w:rsid w:val="00646F9D"/>
    <w:rsid w:val="00647A13"/>
    <w:rsid w:val="0065063F"/>
    <w:rsid w:val="00652487"/>
    <w:rsid w:val="00652DC4"/>
    <w:rsid w:val="006535A9"/>
    <w:rsid w:val="00653C6D"/>
    <w:rsid w:val="0065480A"/>
    <w:rsid w:val="00654ECA"/>
    <w:rsid w:val="006566B4"/>
    <w:rsid w:val="00656A83"/>
    <w:rsid w:val="006573B2"/>
    <w:rsid w:val="006573E5"/>
    <w:rsid w:val="00657933"/>
    <w:rsid w:val="00657AEA"/>
    <w:rsid w:val="0066023C"/>
    <w:rsid w:val="006613B7"/>
    <w:rsid w:val="00661502"/>
    <w:rsid w:val="00661524"/>
    <w:rsid w:val="00661602"/>
    <w:rsid w:val="00661F34"/>
    <w:rsid w:val="006631AA"/>
    <w:rsid w:val="00665DC2"/>
    <w:rsid w:val="006676C4"/>
    <w:rsid w:val="006721B4"/>
    <w:rsid w:val="006738EE"/>
    <w:rsid w:val="00674516"/>
    <w:rsid w:val="006756E5"/>
    <w:rsid w:val="006757C4"/>
    <w:rsid w:val="006761AB"/>
    <w:rsid w:val="006764F4"/>
    <w:rsid w:val="00676972"/>
    <w:rsid w:val="006776CC"/>
    <w:rsid w:val="00680EFD"/>
    <w:rsid w:val="006810B7"/>
    <w:rsid w:val="00681253"/>
    <w:rsid w:val="00681AB7"/>
    <w:rsid w:val="00681D04"/>
    <w:rsid w:val="00681D13"/>
    <w:rsid w:val="00681D97"/>
    <w:rsid w:val="00681FA7"/>
    <w:rsid w:val="0068274E"/>
    <w:rsid w:val="00682AFC"/>
    <w:rsid w:val="00682CAB"/>
    <w:rsid w:val="00682D80"/>
    <w:rsid w:val="00682F4B"/>
    <w:rsid w:val="0068404B"/>
    <w:rsid w:val="00684C92"/>
    <w:rsid w:val="0068582D"/>
    <w:rsid w:val="00685C44"/>
    <w:rsid w:val="00685DD5"/>
    <w:rsid w:val="00686526"/>
    <w:rsid w:val="0068701B"/>
    <w:rsid w:val="00687A81"/>
    <w:rsid w:val="00692D0E"/>
    <w:rsid w:val="00694FF0"/>
    <w:rsid w:val="00695278"/>
    <w:rsid w:val="00696513"/>
    <w:rsid w:val="00696589"/>
    <w:rsid w:val="006969C4"/>
    <w:rsid w:val="006973AE"/>
    <w:rsid w:val="006975A8"/>
    <w:rsid w:val="00697E7F"/>
    <w:rsid w:val="00697F07"/>
    <w:rsid w:val="006A06A8"/>
    <w:rsid w:val="006A079C"/>
    <w:rsid w:val="006A1337"/>
    <w:rsid w:val="006A2832"/>
    <w:rsid w:val="006A3BAB"/>
    <w:rsid w:val="006A41F0"/>
    <w:rsid w:val="006A4A05"/>
    <w:rsid w:val="006A5059"/>
    <w:rsid w:val="006A53CB"/>
    <w:rsid w:val="006A5EE0"/>
    <w:rsid w:val="006A61F0"/>
    <w:rsid w:val="006A6983"/>
    <w:rsid w:val="006A6CF6"/>
    <w:rsid w:val="006A7225"/>
    <w:rsid w:val="006A767D"/>
    <w:rsid w:val="006A7F67"/>
    <w:rsid w:val="006B043B"/>
    <w:rsid w:val="006B0483"/>
    <w:rsid w:val="006B0A01"/>
    <w:rsid w:val="006B12C2"/>
    <w:rsid w:val="006B18DB"/>
    <w:rsid w:val="006B1ADB"/>
    <w:rsid w:val="006B2990"/>
    <w:rsid w:val="006B2C24"/>
    <w:rsid w:val="006B33A8"/>
    <w:rsid w:val="006B350A"/>
    <w:rsid w:val="006B3920"/>
    <w:rsid w:val="006B4738"/>
    <w:rsid w:val="006B4785"/>
    <w:rsid w:val="006B4871"/>
    <w:rsid w:val="006B5024"/>
    <w:rsid w:val="006B52EF"/>
    <w:rsid w:val="006B579C"/>
    <w:rsid w:val="006B696C"/>
    <w:rsid w:val="006B6C6D"/>
    <w:rsid w:val="006B6DAD"/>
    <w:rsid w:val="006B7A67"/>
    <w:rsid w:val="006B7B5F"/>
    <w:rsid w:val="006B7F0A"/>
    <w:rsid w:val="006C0675"/>
    <w:rsid w:val="006C06BD"/>
    <w:rsid w:val="006C1074"/>
    <w:rsid w:val="006C179D"/>
    <w:rsid w:val="006C1960"/>
    <w:rsid w:val="006C20DB"/>
    <w:rsid w:val="006C3EC5"/>
    <w:rsid w:val="006C5045"/>
    <w:rsid w:val="006C550D"/>
    <w:rsid w:val="006C6109"/>
    <w:rsid w:val="006C7012"/>
    <w:rsid w:val="006C73E1"/>
    <w:rsid w:val="006C75B9"/>
    <w:rsid w:val="006D05E8"/>
    <w:rsid w:val="006D0E12"/>
    <w:rsid w:val="006D24F4"/>
    <w:rsid w:val="006D2662"/>
    <w:rsid w:val="006D3A76"/>
    <w:rsid w:val="006D42F7"/>
    <w:rsid w:val="006D6236"/>
    <w:rsid w:val="006D62C7"/>
    <w:rsid w:val="006D714C"/>
    <w:rsid w:val="006D7E9E"/>
    <w:rsid w:val="006E0252"/>
    <w:rsid w:val="006E0539"/>
    <w:rsid w:val="006E1A54"/>
    <w:rsid w:val="006E2309"/>
    <w:rsid w:val="006E2A39"/>
    <w:rsid w:val="006E30AB"/>
    <w:rsid w:val="006E3362"/>
    <w:rsid w:val="006E372B"/>
    <w:rsid w:val="006E4EE5"/>
    <w:rsid w:val="006E74B0"/>
    <w:rsid w:val="006E7DCD"/>
    <w:rsid w:val="006F018E"/>
    <w:rsid w:val="006F07E5"/>
    <w:rsid w:val="006F123D"/>
    <w:rsid w:val="006F16A4"/>
    <w:rsid w:val="006F1AC3"/>
    <w:rsid w:val="006F1FB9"/>
    <w:rsid w:val="006F26EC"/>
    <w:rsid w:val="006F2D55"/>
    <w:rsid w:val="006F2F4C"/>
    <w:rsid w:val="006F3BAB"/>
    <w:rsid w:val="006F3CB7"/>
    <w:rsid w:val="006F4838"/>
    <w:rsid w:val="006F4F32"/>
    <w:rsid w:val="006F53A3"/>
    <w:rsid w:val="006F6037"/>
    <w:rsid w:val="006F6242"/>
    <w:rsid w:val="006F68F3"/>
    <w:rsid w:val="006F7116"/>
    <w:rsid w:val="006F7714"/>
    <w:rsid w:val="0070143E"/>
    <w:rsid w:val="007019C9"/>
    <w:rsid w:val="00701AA1"/>
    <w:rsid w:val="00701E26"/>
    <w:rsid w:val="00701F94"/>
    <w:rsid w:val="0070209F"/>
    <w:rsid w:val="0070222D"/>
    <w:rsid w:val="007023B9"/>
    <w:rsid w:val="0070242B"/>
    <w:rsid w:val="0070362A"/>
    <w:rsid w:val="007045E9"/>
    <w:rsid w:val="00704C45"/>
    <w:rsid w:val="007066CC"/>
    <w:rsid w:val="00706A63"/>
    <w:rsid w:val="00706A95"/>
    <w:rsid w:val="00710A3F"/>
    <w:rsid w:val="007117CD"/>
    <w:rsid w:val="00711AFC"/>
    <w:rsid w:val="00711F84"/>
    <w:rsid w:val="00712495"/>
    <w:rsid w:val="007125A5"/>
    <w:rsid w:val="00712D0E"/>
    <w:rsid w:val="00713BBF"/>
    <w:rsid w:val="00715C03"/>
    <w:rsid w:val="00715D22"/>
    <w:rsid w:val="00716539"/>
    <w:rsid w:val="00716D59"/>
    <w:rsid w:val="00716DEE"/>
    <w:rsid w:val="007170BD"/>
    <w:rsid w:val="00720501"/>
    <w:rsid w:val="0072127E"/>
    <w:rsid w:val="007215AB"/>
    <w:rsid w:val="007225C3"/>
    <w:rsid w:val="00723D88"/>
    <w:rsid w:val="00724863"/>
    <w:rsid w:val="00724D3F"/>
    <w:rsid w:val="00725F96"/>
    <w:rsid w:val="00726815"/>
    <w:rsid w:val="00726CD9"/>
    <w:rsid w:val="00726DA9"/>
    <w:rsid w:val="007276A3"/>
    <w:rsid w:val="007300E0"/>
    <w:rsid w:val="007301C6"/>
    <w:rsid w:val="00730BA0"/>
    <w:rsid w:val="007310F6"/>
    <w:rsid w:val="0073157D"/>
    <w:rsid w:val="00731699"/>
    <w:rsid w:val="00731CAD"/>
    <w:rsid w:val="0073200C"/>
    <w:rsid w:val="0073219D"/>
    <w:rsid w:val="00733E89"/>
    <w:rsid w:val="00734EC5"/>
    <w:rsid w:val="00735177"/>
    <w:rsid w:val="007370A6"/>
    <w:rsid w:val="00737B0F"/>
    <w:rsid w:val="00737FE8"/>
    <w:rsid w:val="00740D1E"/>
    <w:rsid w:val="007411A0"/>
    <w:rsid w:val="007411A1"/>
    <w:rsid w:val="0074224F"/>
    <w:rsid w:val="007425F3"/>
    <w:rsid w:val="00743494"/>
    <w:rsid w:val="00743BA5"/>
    <w:rsid w:val="00744189"/>
    <w:rsid w:val="00746891"/>
    <w:rsid w:val="007468B8"/>
    <w:rsid w:val="00747BE2"/>
    <w:rsid w:val="00751BF9"/>
    <w:rsid w:val="00751C9B"/>
    <w:rsid w:val="00751D55"/>
    <w:rsid w:val="007521B2"/>
    <w:rsid w:val="007526AB"/>
    <w:rsid w:val="007539C0"/>
    <w:rsid w:val="007549A9"/>
    <w:rsid w:val="00755C1D"/>
    <w:rsid w:val="007572CD"/>
    <w:rsid w:val="0075787A"/>
    <w:rsid w:val="00757AB4"/>
    <w:rsid w:val="00757D69"/>
    <w:rsid w:val="00757E3C"/>
    <w:rsid w:val="00757E48"/>
    <w:rsid w:val="00760445"/>
    <w:rsid w:val="00761825"/>
    <w:rsid w:val="0076409E"/>
    <w:rsid w:val="00764595"/>
    <w:rsid w:val="00764C13"/>
    <w:rsid w:val="00764F17"/>
    <w:rsid w:val="007655F0"/>
    <w:rsid w:val="007657A1"/>
    <w:rsid w:val="00770014"/>
    <w:rsid w:val="00770191"/>
    <w:rsid w:val="007702A8"/>
    <w:rsid w:val="0077070D"/>
    <w:rsid w:val="007716E7"/>
    <w:rsid w:val="00771AAD"/>
    <w:rsid w:val="00771CC4"/>
    <w:rsid w:val="00771E05"/>
    <w:rsid w:val="00771F7A"/>
    <w:rsid w:val="007728A8"/>
    <w:rsid w:val="007735ED"/>
    <w:rsid w:val="00773A60"/>
    <w:rsid w:val="00774F68"/>
    <w:rsid w:val="00775159"/>
    <w:rsid w:val="00775E9F"/>
    <w:rsid w:val="00775FCF"/>
    <w:rsid w:val="00777548"/>
    <w:rsid w:val="00780A0E"/>
    <w:rsid w:val="00780E37"/>
    <w:rsid w:val="007811D7"/>
    <w:rsid w:val="007818F4"/>
    <w:rsid w:val="00781A5C"/>
    <w:rsid w:val="0078256A"/>
    <w:rsid w:val="00782D39"/>
    <w:rsid w:val="00783815"/>
    <w:rsid w:val="0078502E"/>
    <w:rsid w:val="00785519"/>
    <w:rsid w:val="00786D8A"/>
    <w:rsid w:val="00787079"/>
    <w:rsid w:val="00787360"/>
    <w:rsid w:val="00787F4B"/>
    <w:rsid w:val="007907DB"/>
    <w:rsid w:val="00790C1B"/>
    <w:rsid w:val="007910D2"/>
    <w:rsid w:val="00791B1B"/>
    <w:rsid w:val="00792250"/>
    <w:rsid w:val="007938FD"/>
    <w:rsid w:val="00793A89"/>
    <w:rsid w:val="00793C94"/>
    <w:rsid w:val="00794013"/>
    <w:rsid w:val="00794401"/>
    <w:rsid w:val="00794540"/>
    <w:rsid w:val="00794A8F"/>
    <w:rsid w:val="00794B66"/>
    <w:rsid w:val="00794ED3"/>
    <w:rsid w:val="00795399"/>
    <w:rsid w:val="00795466"/>
    <w:rsid w:val="007955B1"/>
    <w:rsid w:val="007957AC"/>
    <w:rsid w:val="0079589B"/>
    <w:rsid w:val="00797AC6"/>
    <w:rsid w:val="007A0028"/>
    <w:rsid w:val="007A0686"/>
    <w:rsid w:val="007A09BA"/>
    <w:rsid w:val="007A0D06"/>
    <w:rsid w:val="007A12D3"/>
    <w:rsid w:val="007A1D8C"/>
    <w:rsid w:val="007A21CD"/>
    <w:rsid w:val="007A2A57"/>
    <w:rsid w:val="007A2D12"/>
    <w:rsid w:val="007A4125"/>
    <w:rsid w:val="007A576B"/>
    <w:rsid w:val="007A59E5"/>
    <w:rsid w:val="007A5B84"/>
    <w:rsid w:val="007A5EA6"/>
    <w:rsid w:val="007A7B31"/>
    <w:rsid w:val="007B084B"/>
    <w:rsid w:val="007B118E"/>
    <w:rsid w:val="007B1546"/>
    <w:rsid w:val="007B1875"/>
    <w:rsid w:val="007B1E80"/>
    <w:rsid w:val="007B1EB9"/>
    <w:rsid w:val="007B2146"/>
    <w:rsid w:val="007B2480"/>
    <w:rsid w:val="007B38DC"/>
    <w:rsid w:val="007B3F23"/>
    <w:rsid w:val="007B43C3"/>
    <w:rsid w:val="007B4733"/>
    <w:rsid w:val="007B6F6F"/>
    <w:rsid w:val="007B72FE"/>
    <w:rsid w:val="007C04E2"/>
    <w:rsid w:val="007C0BB0"/>
    <w:rsid w:val="007C1219"/>
    <w:rsid w:val="007C155D"/>
    <w:rsid w:val="007C23BA"/>
    <w:rsid w:val="007C26AB"/>
    <w:rsid w:val="007C2E7F"/>
    <w:rsid w:val="007C345C"/>
    <w:rsid w:val="007C48D7"/>
    <w:rsid w:val="007C4FAD"/>
    <w:rsid w:val="007C537A"/>
    <w:rsid w:val="007C54A9"/>
    <w:rsid w:val="007C5E7E"/>
    <w:rsid w:val="007C70F7"/>
    <w:rsid w:val="007C72ED"/>
    <w:rsid w:val="007C7391"/>
    <w:rsid w:val="007C77C6"/>
    <w:rsid w:val="007D0243"/>
    <w:rsid w:val="007D10FD"/>
    <w:rsid w:val="007D11DC"/>
    <w:rsid w:val="007D1F7D"/>
    <w:rsid w:val="007D2AF7"/>
    <w:rsid w:val="007D2B88"/>
    <w:rsid w:val="007D2D6C"/>
    <w:rsid w:val="007D36B7"/>
    <w:rsid w:val="007D42D2"/>
    <w:rsid w:val="007D43A3"/>
    <w:rsid w:val="007D4DF9"/>
    <w:rsid w:val="007D5214"/>
    <w:rsid w:val="007D650D"/>
    <w:rsid w:val="007D785D"/>
    <w:rsid w:val="007D7B54"/>
    <w:rsid w:val="007E0032"/>
    <w:rsid w:val="007E2CBE"/>
    <w:rsid w:val="007E3602"/>
    <w:rsid w:val="007E3D94"/>
    <w:rsid w:val="007E5CC0"/>
    <w:rsid w:val="007E6AAF"/>
    <w:rsid w:val="007E79C4"/>
    <w:rsid w:val="007E7E00"/>
    <w:rsid w:val="007F1B91"/>
    <w:rsid w:val="007F1DDC"/>
    <w:rsid w:val="007F220C"/>
    <w:rsid w:val="007F329C"/>
    <w:rsid w:val="007F3D36"/>
    <w:rsid w:val="007F4E06"/>
    <w:rsid w:val="007F5B19"/>
    <w:rsid w:val="007F65D4"/>
    <w:rsid w:val="007F674D"/>
    <w:rsid w:val="007F6C8B"/>
    <w:rsid w:val="008003CB"/>
    <w:rsid w:val="00801287"/>
    <w:rsid w:val="00801629"/>
    <w:rsid w:val="0080181F"/>
    <w:rsid w:val="00802535"/>
    <w:rsid w:val="00803482"/>
    <w:rsid w:val="00803916"/>
    <w:rsid w:val="008045C5"/>
    <w:rsid w:val="00804601"/>
    <w:rsid w:val="00804D0F"/>
    <w:rsid w:val="00804D37"/>
    <w:rsid w:val="008061E2"/>
    <w:rsid w:val="00806FF2"/>
    <w:rsid w:val="008071A6"/>
    <w:rsid w:val="008100AB"/>
    <w:rsid w:val="008108FC"/>
    <w:rsid w:val="00810A40"/>
    <w:rsid w:val="00810B75"/>
    <w:rsid w:val="00810F9D"/>
    <w:rsid w:val="00811C8E"/>
    <w:rsid w:val="00815C6E"/>
    <w:rsid w:val="00816561"/>
    <w:rsid w:val="008166D4"/>
    <w:rsid w:val="00817888"/>
    <w:rsid w:val="00817955"/>
    <w:rsid w:val="00817F63"/>
    <w:rsid w:val="00817FD6"/>
    <w:rsid w:val="00820425"/>
    <w:rsid w:val="0082121E"/>
    <w:rsid w:val="00821CDA"/>
    <w:rsid w:val="0082240C"/>
    <w:rsid w:val="00824201"/>
    <w:rsid w:val="00825527"/>
    <w:rsid w:val="00825A1D"/>
    <w:rsid w:val="00831EB5"/>
    <w:rsid w:val="00831F2F"/>
    <w:rsid w:val="0083286F"/>
    <w:rsid w:val="00832E38"/>
    <w:rsid w:val="00836835"/>
    <w:rsid w:val="008371C5"/>
    <w:rsid w:val="008372D6"/>
    <w:rsid w:val="008379B9"/>
    <w:rsid w:val="008414C9"/>
    <w:rsid w:val="00841A84"/>
    <w:rsid w:val="00843718"/>
    <w:rsid w:val="00843995"/>
    <w:rsid w:val="008439F7"/>
    <w:rsid w:val="0084493C"/>
    <w:rsid w:val="00845908"/>
    <w:rsid w:val="0084598E"/>
    <w:rsid w:val="00845CFB"/>
    <w:rsid w:val="00845F2A"/>
    <w:rsid w:val="00846D04"/>
    <w:rsid w:val="00850051"/>
    <w:rsid w:val="008513E7"/>
    <w:rsid w:val="00852071"/>
    <w:rsid w:val="00852345"/>
    <w:rsid w:val="00853241"/>
    <w:rsid w:val="00853509"/>
    <w:rsid w:val="0085377A"/>
    <w:rsid w:val="00853A50"/>
    <w:rsid w:val="00854008"/>
    <w:rsid w:val="00854833"/>
    <w:rsid w:val="00854ACE"/>
    <w:rsid w:val="00854C1A"/>
    <w:rsid w:val="00854F16"/>
    <w:rsid w:val="008552AD"/>
    <w:rsid w:val="00856873"/>
    <w:rsid w:val="00856C67"/>
    <w:rsid w:val="00857F35"/>
    <w:rsid w:val="00860346"/>
    <w:rsid w:val="0086077A"/>
    <w:rsid w:val="00861618"/>
    <w:rsid w:val="00861E27"/>
    <w:rsid w:val="00863A74"/>
    <w:rsid w:val="00863BA0"/>
    <w:rsid w:val="008674F5"/>
    <w:rsid w:val="00870214"/>
    <w:rsid w:val="00870521"/>
    <w:rsid w:val="008727B2"/>
    <w:rsid w:val="00873031"/>
    <w:rsid w:val="0087303E"/>
    <w:rsid w:val="008730EE"/>
    <w:rsid w:val="00873217"/>
    <w:rsid w:val="00873399"/>
    <w:rsid w:val="008736B5"/>
    <w:rsid w:val="008739F8"/>
    <w:rsid w:val="00874600"/>
    <w:rsid w:val="008747A6"/>
    <w:rsid w:val="00875425"/>
    <w:rsid w:val="0087592C"/>
    <w:rsid w:val="00875BE6"/>
    <w:rsid w:val="00875E39"/>
    <w:rsid w:val="0087603D"/>
    <w:rsid w:val="008760F6"/>
    <w:rsid w:val="00876137"/>
    <w:rsid w:val="00876660"/>
    <w:rsid w:val="00876DB6"/>
    <w:rsid w:val="00877699"/>
    <w:rsid w:val="00880290"/>
    <w:rsid w:val="008802BF"/>
    <w:rsid w:val="00880766"/>
    <w:rsid w:val="00880AE2"/>
    <w:rsid w:val="00881A2F"/>
    <w:rsid w:val="00883D7C"/>
    <w:rsid w:val="0088446D"/>
    <w:rsid w:val="008846C5"/>
    <w:rsid w:val="00884F0A"/>
    <w:rsid w:val="0088540B"/>
    <w:rsid w:val="00885EF9"/>
    <w:rsid w:val="0088658C"/>
    <w:rsid w:val="0088670F"/>
    <w:rsid w:val="00887095"/>
    <w:rsid w:val="008871B5"/>
    <w:rsid w:val="00890127"/>
    <w:rsid w:val="00890AB8"/>
    <w:rsid w:val="00892046"/>
    <w:rsid w:val="008927F9"/>
    <w:rsid w:val="00892CD0"/>
    <w:rsid w:val="00893209"/>
    <w:rsid w:val="00893C60"/>
    <w:rsid w:val="008954FB"/>
    <w:rsid w:val="00895C54"/>
    <w:rsid w:val="008965DB"/>
    <w:rsid w:val="00896796"/>
    <w:rsid w:val="00896F85"/>
    <w:rsid w:val="008A03C3"/>
    <w:rsid w:val="008A1775"/>
    <w:rsid w:val="008A271F"/>
    <w:rsid w:val="008A3675"/>
    <w:rsid w:val="008A371C"/>
    <w:rsid w:val="008A41CC"/>
    <w:rsid w:val="008A44F1"/>
    <w:rsid w:val="008A590F"/>
    <w:rsid w:val="008A6C74"/>
    <w:rsid w:val="008A777A"/>
    <w:rsid w:val="008A7FE1"/>
    <w:rsid w:val="008B003B"/>
    <w:rsid w:val="008B0654"/>
    <w:rsid w:val="008B13ED"/>
    <w:rsid w:val="008B263F"/>
    <w:rsid w:val="008B30A4"/>
    <w:rsid w:val="008B4A0A"/>
    <w:rsid w:val="008B4E9C"/>
    <w:rsid w:val="008B509E"/>
    <w:rsid w:val="008B57A0"/>
    <w:rsid w:val="008B5B71"/>
    <w:rsid w:val="008B6598"/>
    <w:rsid w:val="008B70CE"/>
    <w:rsid w:val="008B72C8"/>
    <w:rsid w:val="008B7E28"/>
    <w:rsid w:val="008C0658"/>
    <w:rsid w:val="008C19AD"/>
    <w:rsid w:val="008C280E"/>
    <w:rsid w:val="008C2873"/>
    <w:rsid w:val="008C3DFB"/>
    <w:rsid w:val="008C3F18"/>
    <w:rsid w:val="008C5BD3"/>
    <w:rsid w:val="008C60BC"/>
    <w:rsid w:val="008C7992"/>
    <w:rsid w:val="008D017B"/>
    <w:rsid w:val="008D0D07"/>
    <w:rsid w:val="008D17FC"/>
    <w:rsid w:val="008D235D"/>
    <w:rsid w:val="008D444D"/>
    <w:rsid w:val="008D46EF"/>
    <w:rsid w:val="008D47F7"/>
    <w:rsid w:val="008D52F4"/>
    <w:rsid w:val="008D5FE1"/>
    <w:rsid w:val="008D7781"/>
    <w:rsid w:val="008D7DF5"/>
    <w:rsid w:val="008E0664"/>
    <w:rsid w:val="008E0779"/>
    <w:rsid w:val="008E09F9"/>
    <w:rsid w:val="008E1125"/>
    <w:rsid w:val="008E26F0"/>
    <w:rsid w:val="008E2AD1"/>
    <w:rsid w:val="008E3F79"/>
    <w:rsid w:val="008E41BC"/>
    <w:rsid w:val="008E779F"/>
    <w:rsid w:val="008E7AB2"/>
    <w:rsid w:val="008E7BE6"/>
    <w:rsid w:val="008E7CA9"/>
    <w:rsid w:val="008E7D57"/>
    <w:rsid w:val="008F260B"/>
    <w:rsid w:val="008F31AC"/>
    <w:rsid w:val="008F4C6C"/>
    <w:rsid w:val="008F5114"/>
    <w:rsid w:val="008F59F0"/>
    <w:rsid w:val="008F60EE"/>
    <w:rsid w:val="008F6B34"/>
    <w:rsid w:val="008F6EEF"/>
    <w:rsid w:val="009011A2"/>
    <w:rsid w:val="00901691"/>
    <w:rsid w:val="0090183C"/>
    <w:rsid w:val="00902717"/>
    <w:rsid w:val="00902876"/>
    <w:rsid w:val="00902923"/>
    <w:rsid w:val="0090296F"/>
    <w:rsid w:val="00902FBF"/>
    <w:rsid w:val="00903F91"/>
    <w:rsid w:val="00905609"/>
    <w:rsid w:val="00905655"/>
    <w:rsid w:val="00906471"/>
    <w:rsid w:val="009066FF"/>
    <w:rsid w:val="00907393"/>
    <w:rsid w:val="0090772E"/>
    <w:rsid w:val="00907DB2"/>
    <w:rsid w:val="009100E7"/>
    <w:rsid w:val="009118EA"/>
    <w:rsid w:val="009126EB"/>
    <w:rsid w:val="00913086"/>
    <w:rsid w:val="0091341B"/>
    <w:rsid w:val="00913B6C"/>
    <w:rsid w:val="009140DD"/>
    <w:rsid w:val="009152B1"/>
    <w:rsid w:val="00915A79"/>
    <w:rsid w:val="0091645D"/>
    <w:rsid w:val="00916493"/>
    <w:rsid w:val="009167CB"/>
    <w:rsid w:val="00916CF2"/>
    <w:rsid w:val="00916FF1"/>
    <w:rsid w:val="00917F21"/>
    <w:rsid w:val="009208E8"/>
    <w:rsid w:val="0092119E"/>
    <w:rsid w:val="009213C1"/>
    <w:rsid w:val="00921550"/>
    <w:rsid w:val="009218DA"/>
    <w:rsid w:val="00924660"/>
    <w:rsid w:val="00924926"/>
    <w:rsid w:val="00925047"/>
    <w:rsid w:val="00925379"/>
    <w:rsid w:val="00925699"/>
    <w:rsid w:val="00925C2D"/>
    <w:rsid w:val="00926233"/>
    <w:rsid w:val="00926270"/>
    <w:rsid w:val="009264C3"/>
    <w:rsid w:val="00926856"/>
    <w:rsid w:val="00926A1A"/>
    <w:rsid w:val="00926C29"/>
    <w:rsid w:val="00927A50"/>
    <w:rsid w:val="00930004"/>
    <w:rsid w:val="00930DA2"/>
    <w:rsid w:val="00931302"/>
    <w:rsid w:val="00934567"/>
    <w:rsid w:val="00934978"/>
    <w:rsid w:val="00935981"/>
    <w:rsid w:val="0093626A"/>
    <w:rsid w:val="00936842"/>
    <w:rsid w:val="00936B2C"/>
    <w:rsid w:val="00936E7B"/>
    <w:rsid w:val="00937139"/>
    <w:rsid w:val="00937AD1"/>
    <w:rsid w:val="00940182"/>
    <w:rsid w:val="00940320"/>
    <w:rsid w:val="0094133B"/>
    <w:rsid w:val="009414FC"/>
    <w:rsid w:val="009429ED"/>
    <w:rsid w:val="00945BB2"/>
    <w:rsid w:val="00945EF2"/>
    <w:rsid w:val="00946455"/>
    <w:rsid w:val="0094646E"/>
    <w:rsid w:val="00946A9E"/>
    <w:rsid w:val="00946DEA"/>
    <w:rsid w:val="00947580"/>
    <w:rsid w:val="00950001"/>
    <w:rsid w:val="00950025"/>
    <w:rsid w:val="009505B2"/>
    <w:rsid w:val="00950724"/>
    <w:rsid w:val="00950E71"/>
    <w:rsid w:val="00951181"/>
    <w:rsid w:val="0095169A"/>
    <w:rsid w:val="009526B1"/>
    <w:rsid w:val="0095286E"/>
    <w:rsid w:val="0095388B"/>
    <w:rsid w:val="009540DF"/>
    <w:rsid w:val="009541C0"/>
    <w:rsid w:val="00955FF4"/>
    <w:rsid w:val="00956634"/>
    <w:rsid w:val="0095713E"/>
    <w:rsid w:val="00957EE2"/>
    <w:rsid w:val="0096099E"/>
    <w:rsid w:val="00960ED8"/>
    <w:rsid w:val="00961381"/>
    <w:rsid w:val="009621BD"/>
    <w:rsid w:val="00962202"/>
    <w:rsid w:val="00962F21"/>
    <w:rsid w:val="0096355D"/>
    <w:rsid w:val="009636A9"/>
    <w:rsid w:val="00963705"/>
    <w:rsid w:val="00963A9B"/>
    <w:rsid w:val="0096434D"/>
    <w:rsid w:val="009643C5"/>
    <w:rsid w:val="0096487C"/>
    <w:rsid w:val="0096501B"/>
    <w:rsid w:val="009653D8"/>
    <w:rsid w:val="00965758"/>
    <w:rsid w:val="00965B3D"/>
    <w:rsid w:val="00965BDC"/>
    <w:rsid w:val="00965E74"/>
    <w:rsid w:val="0096612A"/>
    <w:rsid w:val="0096669E"/>
    <w:rsid w:val="009676AA"/>
    <w:rsid w:val="00967A42"/>
    <w:rsid w:val="009702D1"/>
    <w:rsid w:val="009704B1"/>
    <w:rsid w:val="0097088B"/>
    <w:rsid w:val="00971498"/>
    <w:rsid w:val="009720A7"/>
    <w:rsid w:val="009738B9"/>
    <w:rsid w:val="00973E30"/>
    <w:rsid w:val="009742FE"/>
    <w:rsid w:val="009749A2"/>
    <w:rsid w:val="00974A9B"/>
    <w:rsid w:val="009757AD"/>
    <w:rsid w:val="0097649B"/>
    <w:rsid w:val="00976FAE"/>
    <w:rsid w:val="009770E1"/>
    <w:rsid w:val="00977703"/>
    <w:rsid w:val="009779C7"/>
    <w:rsid w:val="00977DD7"/>
    <w:rsid w:val="00980279"/>
    <w:rsid w:val="00981502"/>
    <w:rsid w:val="009819A1"/>
    <w:rsid w:val="00981D5A"/>
    <w:rsid w:val="00982421"/>
    <w:rsid w:val="00982D41"/>
    <w:rsid w:val="00983E2A"/>
    <w:rsid w:val="00985EF6"/>
    <w:rsid w:val="00985EFC"/>
    <w:rsid w:val="00990D7D"/>
    <w:rsid w:val="00991DD5"/>
    <w:rsid w:val="0099205D"/>
    <w:rsid w:val="00993636"/>
    <w:rsid w:val="00993730"/>
    <w:rsid w:val="0099409A"/>
    <w:rsid w:val="00994C1F"/>
    <w:rsid w:val="00994E9D"/>
    <w:rsid w:val="00995956"/>
    <w:rsid w:val="009960A5"/>
    <w:rsid w:val="00996192"/>
    <w:rsid w:val="009962CF"/>
    <w:rsid w:val="009971C1"/>
    <w:rsid w:val="0099754B"/>
    <w:rsid w:val="00997CBB"/>
    <w:rsid w:val="00997FDA"/>
    <w:rsid w:val="009A180B"/>
    <w:rsid w:val="009A35EE"/>
    <w:rsid w:val="009A3E9B"/>
    <w:rsid w:val="009A45E3"/>
    <w:rsid w:val="009A4894"/>
    <w:rsid w:val="009A4915"/>
    <w:rsid w:val="009A5741"/>
    <w:rsid w:val="009A59CE"/>
    <w:rsid w:val="009A7984"/>
    <w:rsid w:val="009A7AAC"/>
    <w:rsid w:val="009B0537"/>
    <w:rsid w:val="009B0C3D"/>
    <w:rsid w:val="009B0E8A"/>
    <w:rsid w:val="009B1608"/>
    <w:rsid w:val="009B1977"/>
    <w:rsid w:val="009B1BA4"/>
    <w:rsid w:val="009B1D83"/>
    <w:rsid w:val="009B217A"/>
    <w:rsid w:val="009B2221"/>
    <w:rsid w:val="009B26D1"/>
    <w:rsid w:val="009B2D1C"/>
    <w:rsid w:val="009B3C01"/>
    <w:rsid w:val="009B44E8"/>
    <w:rsid w:val="009B4669"/>
    <w:rsid w:val="009B5C93"/>
    <w:rsid w:val="009B5F72"/>
    <w:rsid w:val="009B68B3"/>
    <w:rsid w:val="009C098C"/>
    <w:rsid w:val="009C14FC"/>
    <w:rsid w:val="009C168D"/>
    <w:rsid w:val="009C31A8"/>
    <w:rsid w:val="009C324E"/>
    <w:rsid w:val="009C431F"/>
    <w:rsid w:val="009C43D5"/>
    <w:rsid w:val="009C5099"/>
    <w:rsid w:val="009C58A5"/>
    <w:rsid w:val="009C5977"/>
    <w:rsid w:val="009C6C58"/>
    <w:rsid w:val="009C6E1E"/>
    <w:rsid w:val="009C78F4"/>
    <w:rsid w:val="009D0E8A"/>
    <w:rsid w:val="009D1B65"/>
    <w:rsid w:val="009D23E8"/>
    <w:rsid w:val="009D25EA"/>
    <w:rsid w:val="009D2D88"/>
    <w:rsid w:val="009D3359"/>
    <w:rsid w:val="009D38A7"/>
    <w:rsid w:val="009D3F5D"/>
    <w:rsid w:val="009D505B"/>
    <w:rsid w:val="009D5444"/>
    <w:rsid w:val="009D5794"/>
    <w:rsid w:val="009D591E"/>
    <w:rsid w:val="009D5FA2"/>
    <w:rsid w:val="009D6605"/>
    <w:rsid w:val="009D6DFA"/>
    <w:rsid w:val="009D6E2A"/>
    <w:rsid w:val="009D7955"/>
    <w:rsid w:val="009D7CD6"/>
    <w:rsid w:val="009E0016"/>
    <w:rsid w:val="009E03AE"/>
    <w:rsid w:val="009E0A63"/>
    <w:rsid w:val="009E19F3"/>
    <w:rsid w:val="009E229B"/>
    <w:rsid w:val="009E294D"/>
    <w:rsid w:val="009E3A0D"/>
    <w:rsid w:val="009E409A"/>
    <w:rsid w:val="009E40F2"/>
    <w:rsid w:val="009E5563"/>
    <w:rsid w:val="009E5B07"/>
    <w:rsid w:val="009E5EB5"/>
    <w:rsid w:val="009E5F15"/>
    <w:rsid w:val="009E6C83"/>
    <w:rsid w:val="009F08C9"/>
    <w:rsid w:val="009F11A1"/>
    <w:rsid w:val="009F31DE"/>
    <w:rsid w:val="009F46A7"/>
    <w:rsid w:val="009F4911"/>
    <w:rsid w:val="009F5C92"/>
    <w:rsid w:val="009F69FE"/>
    <w:rsid w:val="009F6D9E"/>
    <w:rsid w:val="009F73AB"/>
    <w:rsid w:val="009F75BC"/>
    <w:rsid w:val="009F79CE"/>
    <w:rsid w:val="009F7AA2"/>
    <w:rsid w:val="009F7ACA"/>
    <w:rsid w:val="009F7FBB"/>
    <w:rsid w:val="00A00069"/>
    <w:rsid w:val="00A0019F"/>
    <w:rsid w:val="00A00353"/>
    <w:rsid w:val="00A01CB6"/>
    <w:rsid w:val="00A021AD"/>
    <w:rsid w:val="00A02213"/>
    <w:rsid w:val="00A02F03"/>
    <w:rsid w:val="00A03F1F"/>
    <w:rsid w:val="00A0461A"/>
    <w:rsid w:val="00A049EC"/>
    <w:rsid w:val="00A05258"/>
    <w:rsid w:val="00A05413"/>
    <w:rsid w:val="00A05AE4"/>
    <w:rsid w:val="00A06353"/>
    <w:rsid w:val="00A064FF"/>
    <w:rsid w:val="00A06897"/>
    <w:rsid w:val="00A0693D"/>
    <w:rsid w:val="00A0696D"/>
    <w:rsid w:val="00A06EE1"/>
    <w:rsid w:val="00A0746D"/>
    <w:rsid w:val="00A0794F"/>
    <w:rsid w:val="00A07E64"/>
    <w:rsid w:val="00A07E6F"/>
    <w:rsid w:val="00A1037E"/>
    <w:rsid w:val="00A11C00"/>
    <w:rsid w:val="00A11D56"/>
    <w:rsid w:val="00A121AE"/>
    <w:rsid w:val="00A12D2B"/>
    <w:rsid w:val="00A12D60"/>
    <w:rsid w:val="00A1399E"/>
    <w:rsid w:val="00A13ACE"/>
    <w:rsid w:val="00A13F4E"/>
    <w:rsid w:val="00A14333"/>
    <w:rsid w:val="00A146BF"/>
    <w:rsid w:val="00A14E4A"/>
    <w:rsid w:val="00A158F8"/>
    <w:rsid w:val="00A15DBF"/>
    <w:rsid w:val="00A16122"/>
    <w:rsid w:val="00A17413"/>
    <w:rsid w:val="00A174B5"/>
    <w:rsid w:val="00A17D1F"/>
    <w:rsid w:val="00A2068F"/>
    <w:rsid w:val="00A212F2"/>
    <w:rsid w:val="00A216B2"/>
    <w:rsid w:val="00A21C2A"/>
    <w:rsid w:val="00A2204F"/>
    <w:rsid w:val="00A23490"/>
    <w:rsid w:val="00A234D2"/>
    <w:rsid w:val="00A23639"/>
    <w:rsid w:val="00A243C9"/>
    <w:rsid w:val="00A24F63"/>
    <w:rsid w:val="00A25068"/>
    <w:rsid w:val="00A2574E"/>
    <w:rsid w:val="00A262E1"/>
    <w:rsid w:val="00A26B40"/>
    <w:rsid w:val="00A27402"/>
    <w:rsid w:val="00A274C5"/>
    <w:rsid w:val="00A27C68"/>
    <w:rsid w:val="00A30A99"/>
    <w:rsid w:val="00A32479"/>
    <w:rsid w:val="00A32973"/>
    <w:rsid w:val="00A32D54"/>
    <w:rsid w:val="00A33291"/>
    <w:rsid w:val="00A33713"/>
    <w:rsid w:val="00A3398A"/>
    <w:rsid w:val="00A34C24"/>
    <w:rsid w:val="00A34CB3"/>
    <w:rsid w:val="00A3576D"/>
    <w:rsid w:val="00A358AB"/>
    <w:rsid w:val="00A35C0B"/>
    <w:rsid w:val="00A36AD3"/>
    <w:rsid w:val="00A36CC1"/>
    <w:rsid w:val="00A378D2"/>
    <w:rsid w:val="00A37AC5"/>
    <w:rsid w:val="00A408FA"/>
    <w:rsid w:val="00A40DD8"/>
    <w:rsid w:val="00A410D7"/>
    <w:rsid w:val="00A41450"/>
    <w:rsid w:val="00A4159C"/>
    <w:rsid w:val="00A41665"/>
    <w:rsid w:val="00A434A6"/>
    <w:rsid w:val="00A44751"/>
    <w:rsid w:val="00A44881"/>
    <w:rsid w:val="00A44985"/>
    <w:rsid w:val="00A45256"/>
    <w:rsid w:val="00A455BB"/>
    <w:rsid w:val="00A45E2C"/>
    <w:rsid w:val="00A46B37"/>
    <w:rsid w:val="00A46DC8"/>
    <w:rsid w:val="00A479EF"/>
    <w:rsid w:val="00A50E0D"/>
    <w:rsid w:val="00A516BB"/>
    <w:rsid w:val="00A5187D"/>
    <w:rsid w:val="00A51991"/>
    <w:rsid w:val="00A51D5D"/>
    <w:rsid w:val="00A5286F"/>
    <w:rsid w:val="00A53248"/>
    <w:rsid w:val="00A53B79"/>
    <w:rsid w:val="00A5540F"/>
    <w:rsid w:val="00A572C7"/>
    <w:rsid w:val="00A57F15"/>
    <w:rsid w:val="00A603DD"/>
    <w:rsid w:val="00A61C20"/>
    <w:rsid w:val="00A61DC3"/>
    <w:rsid w:val="00A625B0"/>
    <w:rsid w:val="00A637AD"/>
    <w:rsid w:val="00A64254"/>
    <w:rsid w:val="00A64331"/>
    <w:rsid w:val="00A6517C"/>
    <w:rsid w:val="00A673D8"/>
    <w:rsid w:val="00A67CEC"/>
    <w:rsid w:val="00A70168"/>
    <w:rsid w:val="00A71551"/>
    <w:rsid w:val="00A7187C"/>
    <w:rsid w:val="00A71FE3"/>
    <w:rsid w:val="00A7212E"/>
    <w:rsid w:val="00A72491"/>
    <w:rsid w:val="00A750C1"/>
    <w:rsid w:val="00A75452"/>
    <w:rsid w:val="00A7682C"/>
    <w:rsid w:val="00A76836"/>
    <w:rsid w:val="00A76C4B"/>
    <w:rsid w:val="00A76EF1"/>
    <w:rsid w:val="00A7737C"/>
    <w:rsid w:val="00A77D12"/>
    <w:rsid w:val="00A8029A"/>
    <w:rsid w:val="00A807F5"/>
    <w:rsid w:val="00A80E86"/>
    <w:rsid w:val="00A82280"/>
    <w:rsid w:val="00A82CC5"/>
    <w:rsid w:val="00A82CDB"/>
    <w:rsid w:val="00A83953"/>
    <w:rsid w:val="00A846DD"/>
    <w:rsid w:val="00A84F49"/>
    <w:rsid w:val="00A85685"/>
    <w:rsid w:val="00A85CBB"/>
    <w:rsid w:val="00A860F2"/>
    <w:rsid w:val="00A86A5D"/>
    <w:rsid w:val="00A86D5B"/>
    <w:rsid w:val="00A92650"/>
    <w:rsid w:val="00A94276"/>
    <w:rsid w:val="00A94305"/>
    <w:rsid w:val="00A94E6F"/>
    <w:rsid w:val="00A95248"/>
    <w:rsid w:val="00A95385"/>
    <w:rsid w:val="00A95973"/>
    <w:rsid w:val="00A95E5B"/>
    <w:rsid w:val="00A97C4A"/>
    <w:rsid w:val="00AA0333"/>
    <w:rsid w:val="00AA0368"/>
    <w:rsid w:val="00AA0424"/>
    <w:rsid w:val="00AA2094"/>
    <w:rsid w:val="00AA3E7A"/>
    <w:rsid w:val="00AA621D"/>
    <w:rsid w:val="00AA6D35"/>
    <w:rsid w:val="00AA6DA5"/>
    <w:rsid w:val="00AA6DBB"/>
    <w:rsid w:val="00AA7D37"/>
    <w:rsid w:val="00AB005D"/>
    <w:rsid w:val="00AB03B1"/>
    <w:rsid w:val="00AB09A3"/>
    <w:rsid w:val="00AB1B11"/>
    <w:rsid w:val="00AB1BCE"/>
    <w:rsid w:val="00AB2F09"/>
    <w:rsid w:val="00AB2FB2"/>
    <w:rsid w:val="00AB325E"/>
    <w:rsid w:val="00AB32D5"/>
    <w:rsid w:val="00AB3C91"/>
    <w:rsid w:val="00AB5509"/>
    <w:rsid w:val="00AB559F"/>
    <w:rsid w:val="00AB5C6E"/>
    <w:rsid w:val="00AB7150"/>
    <w:rsid w:val="00AB759F"/>
    <w:rsid w:val="00AC044C"/>
    <w:rsid w:val="00AC137A"/>
    <w:rsid w:val="00AC2314"/>
    <w:rsid w:val="00AC2A55"/>
    <w:rsid w:val="00AC3195"/>
    <w:rsid w:val="00AC3BA0"/>
    <w:rsid w:val="00AC671F"/>
    <w:rsid w:val="00AC6755"/>
    <w:rsid w:val="00AC7742"/>
    <w:rsid w:val="00AC7D6B"/>
    <w:rsid w:val="00AD0550"/>
    <w:rsid w:val="00AD170F"/>
    <w:rsid w:val="00AD1BFA"/>
    <w:rsid w:val="00AD27C7"/>
    <w:rsid w:val="00AD29BA"/>
    <w:rsid w:val="00AD2BFC"/>
    <w:rsid w:val="00AD3D71"/>
    <w:rsid w:val="00AD3E4B"/>
    <w:rsid w:val="00AD43B7"/>
    <w:rsid w:val="00AD5383"/>
    <w:rsid w:val="00AD546E"/>
    <w:rsid w:val="00AD59B4"/>
    <w:rsid w:val="00AD5D36"/>
    <w:rsid w:val="00AD6786"/>
    <w:rsid w:val="00AD6FD6"/>
    <w:rsid w:val="00AD7A87"/>
    <w:rsid w:val="00AE01FC"/>
    <w:rsid w:val="00AE115D"/>
    <w:rsid w:val="00AE169B"/>
    <w:rsid w:val="00AE228B"/>
    <w:rsid w:val="00AE23BD"/>
    <w:rsid w:val="00AE27D2"/>
    <w:rsid w:val="00AE3E3A"/>
    <w:rsid w:val="00AE5B11"/>
    <w:rsid w:val="00AE62D5"/>
    <w:rsid w:val="00AE73AF"/>
    <w:rsid w:val="00AF0312"/>
    <w:rsid w:val="00AF0B7B"/>
    <w:rsid w:val="00AF1523"/>
    <w:rsid w:val="00AF22F3"/>
    <w:rsid w:val="00AF2B46"/>
    <w:rsid w:val="00AF34B9"/>
    <w:rsid w:val="00AF605A"/>
    <w:rsid w:val="00AF6F52"/>
    <w:rsid w:val="00AF712A"/>
    <w:rsid w:val="00AF71FE"/>
    <w:rsid w:val="00AF78DC"/>
    <w:rsid w:val="00B006BB"/>
    <w:rsid w:val="00B01B0C"/>
    <w:rsid w:val="00B020EA"/>
    <w:rsid w:val="00B0234C"/>
    <w:rsid w:val="00B03A91"/>
    <w:rsid w:val="00B03DF6"/>
    <w:rsid w:val="00B04B4E"/>
    <w:rsid w:val="00B054CF"/>
    <w:rsid w:val="00B05538"/>
    <w:rsid w:val="00B05B02"/>
    <w:rsid w:val="00B06DBC"/>
    <w:rsid w:val="00B076D8"/>
    <w:rsid w:val="00B07745"/>
    <w:rsid w:val="00B10CB6"/>
    <w:rsid w:val="00B146C0"/>
    <w:rsid w:val="00B15E45"/>
    <w:rsid w:val="00B16736"/>
    <w:rsid w:val="00B167CF"/>
    <w:rsid w:val="00B20663"/>
    <w:rsid w:val="00B209AB"/>
    <w:rsid w:val="00B20FB7"/>
    <w:rsid w:val="00B2203D"/>
    <w:rsid w:val="00B224C3"/>
    <w:rsid w:val="00B2484B"/>
    <w:rsid w:val="00B2541C"/>
    <w:rsid w:val="00B254F2"/>
    <w:rsid w:val="00B263B5"/>
    <w:rsid w:val="00B26707"/>
    <w:rsid w:val="00B26AC1"/>
    <w:rsid w:val="00B27483"/>
    <w:rsid w:val="00B3051A"/>
    <w:rsid w:val="00B311A7"/>
    <w:rsid w:val="00B31809"/>
    <w:rsid w:val="00B31C10"/>
    <w:rsid w:val="00B32539"/>
    <w:rsid w:val="00B33B54"/>
    <w:rsid w:val="00B345E9"/>
    <w:rsid w:val="00B34F91"/>
    <w:rsid w:val="00B35097"/>
    <w:rsid w:val="00B364DF"/>
    <w:rsid w:val="00B37B7E"/>
    <w:rsid w:val="00B40EAF"/>
    <w:rsid w:val="00B41200"/>
    <w:rsid w:val="00B4243D"/>
    <w:rsid w:val="00B45C1E"/>
    <w:rsid w:val="00B46773"/>
    <w:rsid w:val="00B47212"/>
    <w:rsid w:val="00B475B7"/>
    <w:rsid w:val="00B47D1D"/>
    <w:rsid w:val="00B5043A"/>
    <w:rsid w:val="00B51629"/>
    <w:rsid w:val="00B51C8C"/>
    <w:rsid w:val="00B520EB"/>
    <w:rsid w:val="00B53265"/>
    <w:rsid w:val="00B5343F"/>
    <w:rsid w:val="00B54273"/>
    <w:rsid w:val="00B5479C"/>
    <w:rsid w:val="00B55E78"/>
    <w:rsid w:val="00B574EB"/>
    <w:rsid w:val="00B57D6D"/>
    <w:rsid w:val="00B57F8B"/>
    <w:rsid w:val="00B607D4"/>
    <w:rsid w:val="00B6120A"/>
    <w:rsid w:val="00B61707"/>
    <w:rsid w:val="00B625F5"/>
    <w:rsid w:val="00B62BC1"/>
    <w:rsid w:val="00B62FCA"/>
    <w:rsid w:val="00B63B1F"/>
    <w:rsid w:val="00B64244"/>
    <w:rsid w:val="00B659EE"/>
    <w:rsid w:val="00B66026"/>
    <w:rsid w:val="00B66365"/>
    <w:rsid w:val="00B66E5A"/>
    <w:rsid w:val="00B66E83"/>
    <w:rsid w:val="00B6705A"/>
    <w:rsid w:val="00B70AEF"/>
    <w:rsid w:val="00B70F50"/>
    <w:rsid w:val="00B711D8"/>
    <w:rsid w:val="00B7140C"/>
    <w:rsid w:val="00B72047"/>
    <w:rsid w:val="00B724B6"/>
    <w:rsid w:val="00B731AC"/>
    <w:rsid w:val="00B74905"/>
    <w:rsid w:val="00B74E31"/>
    <w:rsid w:val="00B74E77"/>
    <w:rsid w:val="00B7501A"/>
    <w:rsid w:val="00B7548C"/>
    <w:rsid w:val="00B756F2"/>
    <w:rsid w:val="00B75B3F"/>
    <w:rsid w:val="00B75E05"/>
    <w:rsid w:val="00B766FE"/>
    <w:rsid w:val="00B80AA0"/>
    <w:rsid w:val="00B80C87"/>
    <w:rsid w:val="00B8107C"/>
    <w:rsid w:val="00B823AD"/>
    <w:rsid w:val="00B828F0"/>
    <w:rsid w:val="00B82DAE"/>
    <w:rsid w:val="00B82FA1"/>
    <w:rsid w:val="00B830BA"/>
    <w:rsid w:val="00B83FF2"/>
    <w:rsid w:val="00B84799"/>
    <w:rsid w:val="00B84A1E"/>
    <w:rsid w:val="00B8518E"/>
    <w:rsid w:val="00B857DA"/>
    <w:rsid w:val="00B86587"/>
    <w:rsid w:val="00B86720"/>
    <w:rsid w:val="00B87057"/>
    <w:rsid w:val="00B901B2"/>
    <w:rsid w:val="00B9023B"/>
    <w:rsid w:val="00B9119D"/>
    <w:rsid w:val="00B91BA4"/>
    <w:rsid w:val="00B91EE4"/>
    <w:rsid w:val="00B9258C"/>
    <w:rsid w:val="00B92BA9"/>
    <w:rsid w:val="00B9346B"/>
    <w:rsid w:val="00B93C17"/>
    <w:rsid w:val="00B94258"/>
    <w:rsid w:val="00B94C53"/>
    <w:rsid w:val="00B97049"/>
    <w:rsid w:val="00B978C0"/>
    <w:rsid w:val="00B97D00"/>
    <w:rsid w:val="00BA1542"/>
    <w:rsid w:val="00BA203C"/>
    <w:rsid w:val="00BA2D7D"/>
    <w:rsid w:val="00BA394F"/>
    <w:rsid w:val="00BA4064"/>
    <w:rsid w:val="00BA5A6F"/>
    <w:rsid w:val="00BA6639"/>
    <w:rsid w:val="00BA66EC"/>
    <w:rsid w:val="00BA7288"/>
    <w:rsid w:val="00BB00EC"/>
    <w:rsid w:val="00BB01EE"/>
    <w:rsid w:val="00BB1575"/>
    <w:rsid w:val="00BB24C4"/>
    <w:rsid w:val="00BB287A"/>
    <w:rsid w:val="00BB2BD8"/>
    <w:rsid w:val="00BB2F81"/>
    <w:rsid w:val="00BB3643"/>
    <w:rsid w:val="00BB3CAD"/>
    <w:rsid w:val="00BB4793"/>
    <w:rsid w:val="00BB494A"/>
    <w:rsid w:val="00BB523E"/>
    <w:rsid w:val="00BB5765"/>
    <w:rsid w:val="00BC10EE"/>
    <w:rsid w:val="00BC1491"/>
    <w:rsid w:val="00BC1B34"/>
    <w:rsid w:val="00BC20D5"/>
    <w:rsid w:val="00BC24AD"/>
    <w:rsid w:val="00BC24B7"/>
    <w:rsid w:val="00BC2F6E"/>
    <w:rsid w:val="00BC4AB0"/>
    <w:rsid w:val="00BC50B8"/>
    <w:rsid w:val="00BC5BC9"/>
    <w:rsid w:val="00BC5EDF"/>
    <w:rsid w:val="00BC7698"/>
    <w:rsid w:val="00BC7803"/>
    <w:rsid w:val="00BC7AF5"/>
    <w:rsid w:val="00BD0389"/>
    <w:rsid w:val="00BD04EC"/>
    <w:rsid w:val="00BD0520"/>
    <w:rsid w:val="00BD0920"/>
    <w:rsid w:val="00BD0DF1"/>
    <w:rsid w:val="00BD11D3"/>
    <w:rsid w:val="00BD237C"/>
    <w:rsid w:val="00BD23C8"/>
    <w:rsid w:val="00BD26A4"/>
    <w:rsid w:val="00BD2C56"/>
    <w:rsid w:val="00BD44B6"/>
    <w:rsid w:val="00BD4C26"/>
    <w:rsid w:val="00BD6EA4"/>
    <w:rsid w:val="00BD7F66"/>
    <w:rsid w:val="00BE007A"/>
    <w:rsid w:val="00BE14B3"/>
    <w:rsid w:val="00BE1A54"/>
    <w:rsid w:val="00BE1AFE"/>
    <w:rsid w:val="00BE2171"/>
    <w:rsid w:val="00BE229A"/>
    <w:rsid w:val="00BE45EB"/>
    <w:rsid w:val="00BE4785"/>
    <w:rsid w:val="00BE50E5"/>
    <w:rsid w:val="00BE5791"/>
    <w:rsid w:val="00BE60CF"/>
    <w:rsid w:val="00BE7FDC"/>
    <w:rsid w:val="00BF014F"/>
    <w:rsid w:val="00BF122C"/>
    <w:rsid w:val="00BF1902"/>
    <w:rsid w:val="00BF1A9A"/>
    <w:rsid w:val="00BF242B"/>
    <w:rsid w:val="00BF2914"/>
    <w:rsid w:val="00BF4DF2"/>
    <w:rsid w:val="00BF52F9"/>
    <w:rsid w:val="00BF5395"/>
    <w:rsid w:val="00BF5D22"/>
    <w:rsid w:val="00BF6039"/>
    <w:rsid w:val="00C026EA"/>
    <w:rsid w:val="00C033EE"/>
    <w:rsid w:val="00C03EBE"/>
    <w:rsid w:val="00C03FB6"/>
    <w:rsid w:val="00C04126"/>
    <w:rsid w:val="00C04AE9"/>
    <w:rsid w:val="00C058D2"/>
    <w:rsid w:val="00C05FED"/>
    <w:rsid w:val="00C07321"/>
    <w:rsid w:val="00C07CAA"/>
    <w:rsid w:val="00C1098E"/>
    <w:rsid w:val="00C10AB3"/>
    <w:rsid w:val="00C10B04"/>
    <w:rsid w:val="00C11DC7"/>
    <w:rsid w:val="00C128B2"/>
    <w:rsid w:val="00C12CB3"/>
    <w:rsid w:val="00C133EE"/>
    <w:rsid w:val="00C14125"/>
    <w:rsid w:val="00C14DFB"/>
    <w:rsid w:val="00C15F83"/>
    <w:rsid w:val="00C16AEF"/>
    <w:rsid w:val="00C17105"/>
    <w:rsid w:val="00C17CAD"/>
    <w:rsid w:val="00C17E71"/>
    <w:rsid w:val="00C218A5"/>
    <w:rsid w:val="00C22BF2"/>
    <w:rsid w:val="00C23523"/>
    <w:rsid w:val="00C237F0"/>
    <w:rsid w:val="00C2498A"/>
    <w:rsid w:val="00C25F90"/>
    <w:rsid w:val="00C26857"/>
    <w:rsid w:val="00C27003"/>
    <w:rsid w:val="00C275C0"/>
    <w:rsid w:val="00C27C09"/>
    <w:rsid w:val="00C30C3F"/>
    <w:rsid w:val="00C310E9"/>
    <w:rsid w:val="00C32413"/>
    <w:rsid w:val="00C33AE6"/>
    <w:rsid w:val="00C33B99"/>
    <w:rsid w:val="00C34A06"/>
    <w:rsid w:val="00C356ED"/>
    <w:rsid w:val="00C35E21"/>
    <w:rsid w:val="00C3615C"/>
    <w:rsid w:val="00C363A4"/>
    <w:rsid w:val="00C3681D"/>
    <w:rsid w:val="00C36C18"/>
    <w:rsid w:val="00C37913"/>
    <w:rsid w:val="00C4070C"/>
    <w:rsid w:val="00C40D3D"/>
    <w:rsid w:val="00C40D9D"/>
    <w:rsid w:val="00C414FE"/>
    <w:rsid w:val="00C4176A"/>
    <w:rsid w:val="00C41FE6"/>
    <w:rsid w:val="00C4227D"/>
    <w:rsid w:val="00C424FA"/>
    <w:rsid w:val="00C42C50"/>
    <w:rsid w:val="00C437E5"/>
    <w:rsid w:val="00C43D1C"/>
    <w:rsid w:val="00C456A6"/>
    <w:rsid w:val="00C45973"/>
    <w:rsid w:val="00C467BA"/>
    <w:rsid w:val="00C469F5"/>
    <w:rsid w:val="00C46DA3"/>
    <w:rsid w:val="00C502B2"/>
    <w:rsid w:val="00C51109"/>
    <w:rsid w:val="00C52751"/>
    <w:rsid w:val="00C535AB"/>
    <w:rsid w:val="00C55580"/>
    <w:rsid w:val="00C56417"/>
    <w:rsid w:val="00C57157"/>
    <w:rsid w:val="00C579DA"/>
    <w:rsid w:val="00C57EAA"/>
    <w:rsid w:val="00C608EB"/>
    <w:rsid w:val="00C6093B"/>
    <w:rsid w:val="00C62EDE"/>
    <w:rsid w:val="00C62F71"/>
    <w:rsid w:val="00C63649"/>
    <w:rsid w:val="00C63920"/>
    <w:rsid w:val="00C648FB"/>
    <w:rsid w:val="00C64EE1"/>
    <w:rsid w:val="00C64FDC"/>
    <w:rsid w:val="00C65FE8"/>
    <w:rsid w:val="00C66076"/>
    <w:rsid w:val="00C66561"/>
    <w:rsid w:val="00C712EC"/>
    <w:rsid w:val="00C713EE"/>
    <w:rsid w:val="00C71F30"/>
    <w:rsid w:val="00C72B38"/>
    <w:rsid w:val="00C731DD"/>
    <w:rsid w:val="00C74015"/>
    <w:rsid w:val="00C74B71"/>
    <w:rsid w:val="00C7510C"/>
    <w:rsid w:val="00C75623"/>
    <w:rsid w:val="00C7580D"/>
    <w:rsid w:val="00C75921"/>
    <w:rsid w:val="00C765F0"/>
    <w:rsid w:val="00C7685F"/>
    <w:rsid w:val="00C76A9A"/>
    <w:rsid w:val="00C76E15"/>
    <w:rsid w:val="00C7717A"/>
    <w:rsid w:val="00C77BD5"/>
    <w:rsid w:val="00C77D36"/>
    <w:rsid w:val="00C80455"/>
    <w:rsid w:val="00C805A0"/>
    <w:rsid w:val="00C81080"/>
    <w:rsid w:val="00C822DD"/>
    <w:rsid w:val="00C82A5F"/>
    <w:rsid w:val="00C83D8E"/>
    <w:rsid w:val="00C8421A"/>
    <w:rsid w:val="00C84778"/>
    <w:rsid w:val="00C849FC"/>
    <w:rsid w:val="00C84A92"/>
    <w:rsid w:val="00C8516D"/>
    <w:rsid w:val="00C8638A"/>
    <w:rsid w:val="00C86C9F"/>
    <w:rsid w:val="00C87F3B"/>
    <w:rsid w:val="00C87F7C"/>
    <w:rsid w:val="00C900EC"/>
    <w:rsid w:val="00C902A9"/>
    <w:rsid w:val="00C904EC"/>
    <w:rsid w:val="00C909F9"/>
    <w:rsid w:val="00C9177D"/>
    <w:rsid w:val="00C926ED"/>
    <w:rsid w:val="00C93669"/>
    <w:rsid w:val="00C93C49"/>
    <w:rsid w:val="00C93ECB"/>
    <w:rsid w:val="00C94856"/>
    <w:rsid w:val="00C94CF4"/>
    <w:rsid w:val="00C94EA9"/>
    <w:rsid w:val="00C94F57"/>
    <w:rsid w:val="00CA01BA"/>
    <w:rsid w:val="00CA0AD6"/>
    <w:rsid w:val="00CA0CCD"/>
    <w:rsid w:val="00CA1096"/>
    <w:rsid w:val="00CA1388"/>
    <w:rsid w:val="00CA20D7"/>
    <w:rsid w:val="00CA272D"/>
    <w:rsid w:val="00CA4446"/>
    <w:rsid w:val="00CA474A"/>
    <w:rsid w:val="00CA4969"/>
    <w:rsid w:val="00CA5E2E"/>
    <w:rsid w:val="00CA6A6D"/>
    <w:rsid w:val="00CA7098"/>
    <w:rsid w:val="00CA7352"/>
    <w:rsid w:val="00CA762E"/>
    <w:rsid w:val="00CA76A1"/>
    <w:rsid w:val="00CA76AF"/>
    <w:rsid w:val="00CA7BA9"/>
    <w:rsid w:val="00CA7D1F"/>
    <w:rsid w:val="00CB00A3"/>
    <w:rsid w:val="00CB1682"/>
    <w:rsid w:val="00CB1A70"/>
    <w:rsid w:val="00CB1C68"/>
    <w:rsid w:val="00CB2858"/>
    <w:rsid w:val="00CB2E63"/>
    <w:rsid w:val="00CB30D0"/>
    <w:rsid w:val="00CB339C"/>
    <w:rsid w:val="00CB438A"/>
    <w:rsid w:val="00CB46BB"/>
    <w:rsid w:val="00CB670D"/>
    <w:rsid w:val="00CB759C"/>
    <w:rsid w:val="00CC0654"/>
    <w:rsid w:val="00CC0C74"/>
    <w:rsid w:val="00CC11BC"/>
    <w:rsid w:val="00CC13A4"/>
    <w:rsid w:val="00CC1618"/>
    <w:rsid w:val="00CC2ABB"/>
    <w:rsid w:val="00CC2B30"/>
    <w:rsid w:val="00CC5C61"/>
    <w:rsid w:val="00CC5C89"/>
    <w:rsid w:val="00CC6680"/>
    <w:rsid w:val="00CC6C7D"/>
    <w:rsid w:val="00CC6EE9"/>
    <w:rsid w:val="00CC719F"/>
    <w:rsid w:val="00CD054D"/>
    <w:rsid w:val="00CD2EE7"/>
    <w:rsid w:val="00CD3048"/>
    <w:rsid w:val="00CD3E0A"/>
    <w:rsid w:val="00CD4CA7"/>
    <w:rsid w:val="00CD5323"/>
    <w:rsid w:val="00CD5ABC"/>
    <w:rsid w:val="00CD687E"/>
    <w:rsid w:val="00CD6A59"/>
    <w:rsid w:val="00CD72E8"/>
    <w:rsid w:val="00CD7AC0"/>
    <w:rsid w:val="00CD7F5E"/>
    <w:rsid w:val="00CD7FAF"/>
    <w:rsid w:val="00CE0FDF"/>
    <w:rsid w:val="00CE16B3"/>
    <w:rsid w:val="00CE2480"/>
    <w:rsid w:val="00CE2FA0"/>
    <w:rsid w:val="00CE3116"/>
    <w:rsid w:val="00CE3A4D"/>
    <w:rsid w:val="00CE4069"/>
    <w:rsid w:val="00CE4FE8"/>
    <w:rsid w:val="00CE67D5"/>
    <w:rsid w:val="00CF02C7"/>
    <w:rsid w:val="00CF146C"/>
    <w:rsid w:val="00CF15F0"/>
    <w:rsid w:val="00CF2FB3"/>
    <w:rsid w:val="00CF31F4"/>
    <w:rsid w:val="00CF5EC4"/>
    <w:rsid w:val="00CF6BB8"/>
    <w:rsid w:val="00CF6E5E"/>
    <w:rsid w:val="00D0056C"/>
    <w:rsid w:val="00D01B4F"/>
    <w:rsid w:val="00D01CB8"/>
    <w:rsid w:val="00D01D50"/>
    <w:rsid w:val="00D01DD7"/>
    <w:rsid w:val="00D0397B"/>
    <w:rsid w:val="00D03D48"/>
    <w:rsid w:val="00D044F8"/>
    <w:rsid w:val="00D047C7"/>
    <w:rsid w:val="00D05F63"/>
    <w:rsid w:val="00D063DF"/>
    <w:rsid w:val="00D0655C"/>
    <w:rsid w:val="00D07438"/>
    <w:rsid w:val="00D07EF4"/>
    <w:rsid w:val="00D07F38"/>
    <w:rsid w:val="00D10234"/>
    <w:rsid w:val="00D10EE8"/>
    <w:rsid w:val="00D11C38"/>
    <w:rsid w:val="00D126E0"/>
    <w:rsid w:val="00D1390E"/>
    <w:rsid w:val="00D14343"/>
    <w:rsid w:val="00D143F6"/>
    <w:rsid w:val="00D14BBC"/>
    <w:rsid w:val="00D14C62"/>
    <w:rsid w:val="00D14EE4"/>
    <w:rsid w:val="00D1538F"/>
    <w:rsid w:val="00D155FD"/>
    <w:rsid w:val="00D15B57"/>
    <w:rsid w:val="00D15F14"/>
    <w:rsid w:val="00D160FE"/>
    <w:rsid w:val="00D1741A"/>
    <w:rsid w:val="00D174AA"/>
    <w:rsid w:val="00D178E9"/>
    <w:rsid w:val="00D20AC6"/>
    <w:rsid w:val="00D20F53"/>
    <w:rsid w:val="00D212B6"/>
    <w:rsid w:val="00D2183B"/>
    <w:rsid w:val="00D21C5B"/>
    <w:rsid w:val="00D221CF"/>
    <w:rsid w:val="00D23305"/>
    <w:rsid w:val="00D23487"/>
    <w:rsid w:val="00D239A2"/>
    <w:rsid w:val="00D24433"/>
    <w:rsid w:val="00D24BEF"/>
    <w:rsid w:val="00D258CD"/>
    <w:rsid w:val="00D26BCC"/>
    <w:rsid w:val="00D26FA5"/>
    <w:rsid w:val="00D27D9C"/>
    <w:rsid w:val="00D30C15"/>
    <w:rsid w:val="00D3105E"/>
    <w:rsid w:val="00D31528"/>
    <w:rsid w:val="00D318BE"/>
    <w:rsid w:val="00D318CD"/>
    <w:rsid w:val="00D31B39"/>
    <w:rsid w:val="00D31CB2"/>
    <w:rsid w:val="00D31FC1"/>
    <w:rsid w:val="00D3296C"/>
    <w:rsid w:val="00D33BD0"/>
    <w:rsid w:val="00D33D3C"/>
    <w:rsid w:val="00D33DF6"/>
    <w:rsid w:val="00D3473E"/>
    <w:rsid w:val="00D3496E"/>
    <w:rsid w:val="00D40327"/>
    <w:rsid w:val="00D4088B"/>
    <w:rsid w:val="00D40D2E"/>
    <w:rsid w:val="00D41637"/>
    <w:rsid w:val="00D42CFC"/>
    <w:rsid w:val="00D4327F"/>
    <w:rsid w:val="00D440F1"/>
    <w:rsid w:val="00D453AC"/>
    <w:rsid w:val="00D45807"/>
    <w:rsid w:val="00D45E41"/>
    <w:rsid w:val="00D45E7F"/>
    <w:rsid w:val="00D45E99"/>
    <w:rsid w:val="00D45F24"/>
    <w:rsid w:val="00D46061"/>
    <w:rsid w:val="00D46217"/>
    <w:rsid w:val="00D469DD"/>
    <w:rsid w:val="00D475DF"/>
    <w:rsid w:val="00D50138"/>
    <w:rsid w:val="00D509F4"/>
    <w:rsid w:val="00D51B38"/>
    <w:rsid w:val="00D529FD"/>
    <w:rsid w:val="00D5331C"/>
    <w:rsid w:val="00D5428E"/>
    <w:rsid w:val="00D543B4"/>
    <w:rsid w:val="00D55195"/>
    <w:rsid w:val="00D55E53"/>
    <w:rsid w:val="00D570C6"/>
    <w:rsid w:val="00D600CA"/>
    <w:rsid w:val="00D607A2"/>
    <w:rsid w:val="00D60D1C"/>
    <w:rsid w:val="00D60D32"/>
    <w:rsid w:val="00D619D0"/>
    <w:rsid w:val="00D630D6"/>
    <w:rsid w:val="00D632CE"/>
    <w:rsid w:val="00D635D9"/>
    <w:rsid w:val="00D63B55"/>
    <w:rsid w:val="00D6521C"/>
    <w:rsid w:val="00D6549A"/>
    <w:rsid w:val="00D66EFD"/>
    <w:rsid w:val="00D670EA"/>
    <w:rsid w:val="00D6738B"/>
    <w:rsid w:val="00D678FF"/>
    <w:rsid w:val="00D67F10"/>
    <w:rsid w:val="00D70B7B"/>
    <w:rsid w:val="00D71081"/>
    <w:rsid w:val="00D71FB7"/>
    <w:rsid w:val="00D72430"/>
    <w:rsid w:val="00D72502"/>
    <w:rsid w:val="00D73719"/>
    <w:rsid w:val="00D7381D"/>
    <w:rsid w:val="00D74112"/>
    <w:rsid w:val="00D74193"/>
    <w:rsid w:val="00D74AF7"/>
    <w:rsid w:val="00D74C60"/>
    <w:rsid w:val="00D760E0"/>
    <w:rsid w:val="00D76D2A"/>
    <w:rsid w:val="00D80977"/>
    <w:rsid w:val="00D82F8E"/>
    <w:rsid w:val="00D83103"/>
    <w:rsid w:val="00D83272"/>
    <w:rsid w:val="00D833FF"/>
    <w:rsid w:val="00D8429E"/>
    <w:rsid w:val="00D84A74"/>
    <w:rsid w:val="00D8554A"/>
    <w:rsid w:val="00D856C5"/>
    <w:rsid w:val="00D85EA8"/>
    <w:rsid w:val="00D86C9A"/>
    <w:rsid w:val="00D87D9A"/>
    <w:rsid w:val="00D902B3"/>
    <w:rsid w:val="00D9216C"/>
    <w:rsid w:val="00D92520"/>
    <w:rsid w:val="00D926D3"/>
    <w:rsid w:val="00D936D6"/>
    <w:rsid w:val="00D93838"/>
    <w:rsid w:val="00D93B16"/>
    <w:rsid w:val="00D9422D"/>
    <w:rsid w:val="00D9451E"/>
    <w:rsid w:val="00D947DA"/>
    <w:rsid w:val="00D94ED8"/>
    <w:rsid w:val="00D95D01"/>
    <w:rsid w:val="00D961F6"/>
    <w:rsid w:val="00D97771"/>
    <w:rsid w:val="00DA02E3"/>
    <w:rsid w:val="00DA0426"/>
    <w:rsid w:val="00DA0451"/>
    <w:rsid w:val="00DA0D47"/>
    <w:rsid w:val="00DA120E"/>
    <w:rsid w:val="00DA1235"/>
    <w:rsid w:val="00DA131C"/>
    <w:rsid w:val="00DA19CA"/>
    <w:rsid w:val="00DA1EF4"/>
    <w:rsid w:val="00DA34E6"/>
    <w:rsid w:val="00DA3620"/>
    <w:rsid w:val="00DA3D33"/>
    <w:rsid w:val="00DA3DF5"/>
    <w:rsid w:val="00DA4788"/>
    <w:rsid w:val="00DA4A0E"/>
    <w:rsid w:val="00DA4B3E"/>
    <w:rsid w:val="00DA4D3F"/>
    <w:rsid w:val="00DA5482"/>
    <w:rsid w:val="00DA5DD8"/>
    <w:rsid w:val="00DA60A0"/>
    <w:rsid w:val="00DA62CF"/>
    <w:rsid w:val="00DA66D9"/>
    <w:rsid w:val="00DA67BB"/>
    <w:rsid w:val="00DB017A"/>
    <w:rsid w:val="00DB04DE"/>
    <w:rsid w:val="00DB091B"/>
    <w:rsid w:val="00DB2194"/>
    <w:rsid w:val="00DB2A16"/>
    <w:rsid w:val="00DB3C77"/>
    <w:rsid w:val="00DB478B"/>
    <w:rsid w:val="00DB5154"/>
    <w:rsid w:val="00DB65C2"/>
    <w:rsid w:val="00DB788C"/>
    <w:rsid w:val="00DB7992"/>
    <w:rsid w:val="00DC020E"/>
    <w:rsid w:val="00DC16C4"/>
    <w:rsid w:val="00DC1B79"/>
    <w:rsid w:val="00DC1B81"/>
    <w:rsid w:val="00DC1C2B"/>
    <w:rsid w:val="00DC1EF5"/>
    <w:rsid w:val="00DC22DB"/>
    <w:rsid w:val="00DC286A"/>
    <w:rsid w:val="00DC32AE"/>
    <w:rsid w:val="00DC428C"/>
    <w:rsid w:val="00DC444A"/>
    <w:rsid w:val="00DC4D26"/>
    <w:rsid w:val="00DC6B30"/>
    <w:rsid w:val="00DC729B"/>
    <w:rsid w:val="00DC7A8F"/>
    <w:rsid w:val="00DC7B13"/>
    <w:rsid w:val="00DD0C2F"/>
    <w:rsid w:val="00DD0C7C"/>
    <w:rsid w:val="00DD284D"/>
    <w:rsid w:val="00DD2B5F"/>
    <w:rsid w:val="00DD41BD"/>
    <w:rsid w:val="00DD4B1C"/>
    <w:rsid w:val="00DD6AA5"/>
    <w:rsid w:val="00DD6DA4"/>
    <w:rsid w:val="00DD7002"/>
    <w:rsid w:val="00DD7CF9"/>
    <w:rsid w:val="00DE0C54"/>
    <w:rsid w:val="00DE128B"/>
    <w:rsid w:val="00DE1A29"/>
    <w:rsid w:val="00DE1F6A"/>
    <w:rsid w:val="00DE2FAC"/>
    <w:rsid w:val="00DE355A"/>
    <w:rsid w:val="00DE5C16"/>
    <w:rsid w:val="00DE5FA8"/>
    <w:rsid w:val="00DE66D7"/>
    <w:rsid w:val="00DE700D"/>
    <w:rsid w:val="00DF0373"/>
    <w:rsid w:val="00DF0BD0"/>
    <w:rsid w:val="00DF0DAB"/>
    <w:rsid w:val="00DF2511"/>
    <w:rsid w:val="00DF2712"/>
    <w:rsid w:val="00DF2A0F"/>
    <w:rsid w:val="00DF3F76"/>
    <w:rsid w:val="00DF4D25"/>
    <w:rsid w:val="00DF57A1"/>
    <w:rsid w:val="00DF6E51"/>
    <w:rsid w:val="00DF7940"/>
    <w:rsid w:val="00E000FE"/>
    <w:rsid w:val="00E003BB"/>
    <w:rsid w:val="00E006C1"/>
    <w:rsid w:val="00E01B55"/>
    <w:rsid w:val="00E01CBF"/>
    <w:rsid w:val="00E0216A"/>
    <w:rsid w:val="00E0493B"/>
    <w:rsid w:val="00E04F0F"/>
    <w:rsid w:val="00E050FD"/>
    <w:rsid w:val="00E05426"/>
    <w:rsid w:val="00E05485"/>
    <w:rsid w:val="00E06F0E"/>
    <w:rsid w:val="00E0739C"/>
    <w:rsid w:val="00E1080F"/>
    <w:rsid w:val="00E1189D"/>
    <w:rsid w:val="00E1204A"/>
    <w:rsid w:val="00E1212B"/>
    <w:rsid w:val="00E1213E"/>
    <w:rsid w:val="00E12412"/>
    <w:rsid w:val="00E1342D"/>
    <w:rsid w:val="00E1354C"/>
    <w:rsid w:val="00E13C3F"/>
    <w:rsid w:val="00E14287"/>
    <w:rsid w:val="00E14CFB"/>
    <w:rsid w:val="00E157E5"/>
    <w:rsid w:val="00E15CD1"/>
    <w:rsid w:val="00E15E0D"/>
    <w:rsid w:val="00E160FE"/>
    <w:rsid w:val="00E17152"/>
    <w:rsid w:val="00E17329"/>
    <w:rsid w:val="00E173F2"/>
    <w:rsid w:val="00E17CAF"/>
    <w:rsid w:val="00E17DEE"/>
    <w:rsid w:val="00E22981"/>
    <w:rsid w:val="00E22A76"/>
    <w:rsid w:val="00E22AEA"/>
    <w:rsid w:val="00E23258"/>
    <w:rsid w:val="00E23833"/>
    <w:rsid w:val="00E247B8"/>
    <w:rsid w:val="00E253CF"/>
    <w:rsid w:val="00E25BDB"/>
    <w:rsid w:val="00E25BDD"/>
    <w:rsid w:val="00E269A6"/>
    <w:rsid w:val="00E300B4"/>
    <w:rsid w:val="00E30372"/>
    <w:rsid w:val="00E306EC"/>
    <w:rsid w:val="00E30939"/>
    <w:rsid w:val="00E3112E"/>
    <w:rsid w:val="00E3119D"/>
    <w:rsid w:val="00E314FB"/>
    <w:rsid w:val="00E33554"/>
    <w:rsid w:val="00E33A71"/>
    <w:rsid w:val="00E34495"/>
    <w:rsid w:val="00E34BFF"/>
    <w:rsid w:val="00E35114"/>
    <w:rsid w:val="00E352C6"/>
    <w:rsid w:val="00E354EB"/>
    <w:rsid w:val="00E36012"/>
    <w:rsid w:val="00E36A0A"/>
    <w:rsid w:val="00E371CB"/>
    <w:rsid w:val="00E376CB"/>
    <w:rsid w:val="00E37ABF"/>
    <w:rsid w:val="00E37C78"/>
    <w:rsid w:val="00E40456"/>
    <w:rsid w:val="00E40C60"/>
    <w:rsid w:val="00E4137F"/>
    <w:rsid w:val="00E43714"/>
    <w:rsid w:val="00E43C58"/>
    <w:rsid w:val="00E44089"/>
    <w:rsid w:val="00E44455"/>
    <w:rsid w:val="00E45017"/>
    <w:rsid w:val="00E4550D"/>
    <w:rsid w:val="00E4591C"/>
    <w:rsid w:val="00E4625A"/>
    <w:rsid w:val="00E46526"/>
    <w:rsid w:val="00E46B94"/>
    <w:rsid w:val="00E5179F"/>
    <w:rsid w:val="00E518B1"/>
    <w:rsid w:val="00E52612"/>
    <w:rsid w:val="00E55900"/>
    <w:rsid w:val="00E60B09"/>
    <w:rsid w:val="00E61068"/>
    <w:rsid w:val="00E61616"/>
    <w:rsid w:val="00E6163B"/>
    <w:rsid w:val="00E61870"/>
    <w:rsid w:val="00E61AC0"/>
    <w:rsid w:val="00E637EA"/>
    <w:rsid w:val="00E64FEE"/>
    <w:rsid w:val="00E65E34"/>
    <w:rsid w:val="00E66E52"/>
    <w:rsid w:val="00E67A32"/>
    <w:rsid w:val="00E708EB"/>
    <w:rsid w:val="00E7096C"/>
    <w:rsid w:val="00E710BF"/>
    <w:rsid w:val="00E713AE"/>
    <w:rsid w:val="00E72A46"/>
    <w:rsid w:val="00E72DC1"/>
    <w:rsid w:val="00E72DDD"/>
    <w:rsid w:val="00E72E8B"/>
    <w:rsid w:val="00E7478C"/>
    <w:rsid w:val="00E75005"/>
    <w:rsid w:val="00E7525B"/>
    <w:rsid w:val="00E75541"/>
    <w:rsid w:val="00E762C8"/>
    <w:rsid w:val="00E76450"/>
    <w:rsid w:val="00E764D6"/>
    <w:rsid w:val="00E76E16"/>
    <w:rsid w:val="00E77833"/>
    <w:rsid w:val="00E77B27"/>
    <w:rsid w:val="00E80B4A"/>
    <w:rsid w:val="00E80C45"/>
    <w:rsid w:val="00E8225C"/>
    <w:rsid w:val="00E825A1"/>
    <w:rsid w:val="00E83C60"/>
    <w:rsid w:val="00E83DCF"/>
    <w:rsid w:val="00E85C46"/>
    <w:rsid w:val="00E85CC3"/>
    <w:rsid w:val="00E869C8"/>
    <w:rsid w:val="00E86E27"/>
    <w:rsid w:val="00E90833"/>
    <w:rsid w:val="00E90E5B"/>
    <w:rsid w:val="00E91FF8"/>
    <w:rsid w:val="00E92E3B"/>
    <w:rsid w:val="00E93687"/>
    <w:rsid w:val="00E948F5"/>
    <w:rsid w:val="00E94A00"/>
    <w:rsid w:val="00E954BA"/>
    <w:rsid w:val="00E95E11"/>
    <w:rsid w:val="00E968C4"/>
    <w:rsid w:val="00E96D6D"/>
    <w:rsid w:val="00E96F0B"/>
    <w:rsid w:val="00E9702D"/>
    <w:rsid w:val="00E97A6B"/>
    <w:rsid w:val="00E97DD0"/>
    <w:rsid w:val="00E97E00"/>
    <w:rsid w:val="00E97FFB"/>
    <w:rsid w:val="00EA0012"/>
    <w:rsid w:val="00EA11C1"/>
    <w:rsid w:val="00EA1B11"/>
    <w:rsid w:val="00EA2351"/>
    <w:rsid w:val="00EA2429"/>
    <w:rsid w:val="00EA346B"/>
    <w:rsid w:val="00EA36BE"/>
    <w:rsid w:val="00EA3910"/>
    <w:rsid w:val="00EA3D64"/>
    <w:rsid w:val="00EA4A53"/>
    <w:rsid w:val="00EA5651"/>
    <w:rsid w:val="00EA60F2"/>
    <w:rsid w:val="00EA61E4"/>
    <w:rsid w:val="00EA6715"/>
    <w:rsid w:val="00EA6F0E"/>
    <w:rsid w:val="00EA6F37"/>
    <w:rsid w:val="00EA6FC6"/>
    <w:rsid w:val="00EA7790"/>
    <w:rsid w:val="00EB0322"/>
    <w:rsid w:val="00EB035C"/>
    <w:rsid w:val="00EB0375"/>
    <w:rsid w:val="00EB0635"/>
    <w:rsid w:val="00EB3010"/>
    <w:rsid w:val="00EB382D"/>
    <w:rsid w:val="00EB495A"/>
    <w:rsid w:val="00EB49E7"/>
    <w:rsid w:val="00EB5052"/>
    <w:rsid w:val="00EB5159"/>
    <w:rsid w:val="00EB64C5"/>
    <w:rsid w:val="00EB7E52"/>
    <w:rsid w:val="00EC196A"/>
    <w:rsid w:val="00EC1DF7"/>
    <w:rsid w:val="00EC26D7"/>
    <w:rsid w:val="00EC2DE4"/>
    <w:rsid w:val="00EC314F"/>
    <w:rsid w:val="00EC44AB"/>
    <w:rsid w:val="00EC5450"/>
    <w:rsid w:val="00EC5634"/>
    <w:rsid w:val="00EC5780"/>
    <w:rsid w:val="00EC636F"/>
    <w:rsid w:val="00EC6531"/>
    <w:rsid w:val="00EC6B8A"/>
    <w:rsid w:val="00EC6CF8"/>
    <w:rsid w:val="00ED0DAD"/>
    <w:rsid w:val="00ED0DC1"/>
    <w:rsid w:val="00ED0E6B"/>
    <w:rsid w:val="00ED11DE"/>
    <w:rsid w:val="00ED3443"/>
    <w:rsid w:val="00ED41C7"/>
    <w:rsid w:val="00ED52E4"/>
    <w:rsid w:val="00ED58D9"/>
    <w:rsid w:val="00ED5F7C"/>
    <w:rsid w:val="00ED650F"/>
    <w:rsid w:val="00ED6BB1"/>
    <w:rsid w:val="00ED6CEF"/>
    <w:rsid w:val="00ED7170"/>
    <w:rsid w:val="00ED77F5"/>
    <w:rsid w:val="00ED7996"/>
    <w:rsid w:val="00EE0CAC"/>
    <w:rsid w:val="00EE1552"/>
    <w:rsid w:val="00EE2843"/>
    <w:rsid w:val="00EE30E8"/>
    <w:rsid w:val="00EE3A52"/>
    <w:rsid w:val="00EE4309"/>
    <w:rsid w:val="00EE470C"/>
    <w:rsid w:val="00EE4C32"/>
    <w:rsid w:val="00EE5B83"/>
    <w:rsid w:val="00EE62DD"/>
    <w:rsid w:val="00EE6482"/>
    <w:rsid w:val="00EE69A3"/>
    <w:rsid w:val="00EE6CB2"/>
    <w:rsid w:val="00EE73A4"/>
    <w:rsid w:val="00EE75CD"/>
    <w:rsid w:val="00EF09D4"/>
    <w:rsid w:val="00EF15D9"/>
    <w:rsid w:val="00EF18DF"/>
    <w:rsid w:val="00EF2470"/>
    <w:rsid w:val="00EF2636"/>
    <w:rsid w:val="00EF3217"/>
    <w:rsid w:val="00EF3F60"/>
    <w:rsid w:val="00EF428A"/>
    <w:rsid w:val="00EF456D"/>
    <w:rsid w:val="00EF4A1F"/>
    <w:rsid w:val="00EF5B21"/>
    <w:rsid w:val="00EF5B74"/>
    <w:rsid w:val="00EF5C07"/>
    <w:rsid w:val="00EF673B"/>
    <w:rsid w:val="00EF68ED"/>
    <w:rsid w:val="00EF723B"/>
    <w:rsid w:val="00EF72B1"/>
    <w:rsid w:val="00EF76AA"/>
    <w:rsid w:val="00F00B6E"/>
    <w:rsid w:val="00F0145E"/>
    <w:rsid w:val="00F01596"/>
    <w:rsid w:val="00F0186B"/>
    <w:rsid w:val="00F021FC"/>
    <w:rsid w:val="00F0281A"/>
    <w:rsid w:val="00F031BD"/>
    <w:rsid w:val="00F03BBD"/>
    <w:rsid w:val="00F03C75"/>
    <w:rsid w:val="00F04490"/>
    <w:rsid w:val="00F04819"/>
    <w:rsid w:val="00F04B15"/>
    <w:rsid w:val="00F05D09"/>
    <w:rsid w:val="00F071E4"/>
    <w:rsid w:val="00F07F05"/>
    <w:rsid w:val="00F10FD5"/>
    <w:rsid w:val="00F10FF6"/>
    <w:rsid w:val="00F11387"/>
    <w:rsid w:val="00F12538"/>
    <w:rsid w:val="00F12F8D"/>
    <w:rsid w:val="00F13510"/>
    <w:rsid w:val="00F13CEB"/>
    <w:rsid w:val="00F13F34"/>
    <w:rsid w:val="00F15090"/>
    <w:rsid w:val="00F157B8"/>
    <w:rsid w:val="00F15924"/>
    <w:rsid w:val="00F16393"/>
    <w:rsid w:val="00F164C3"/>
    <w:rsid w:val="00F20338"/>
    <w:rsid w:val="00F2073F"/>
    <w:rsid w:val="00F22E52"/>
    <w:rsid w:val="00F23107"/>
    <w:rsid w:val="00F232EA"/>
    <w:rsid w:val="00F235D4"/>
    <w:rsid w:val="00F239A7"/>
    <w:rsid w:val="00F2461F"/>
    <w:rsid w:val="00F24947"/>
    <w:rsid w:val="00F259AB"/>
    <w:rsid w:val="00F25B9C"/>
    <w:rsid w:val="00F26636"/>
    <w:rsid w:val="00F26AC8"/>
    <w:rsid w:val="00F26CE3"/>
    <w:rsid w:val="00F2762D"/>
    <w:rsid w:val="00F27C97"/>
    <w:rsid w:val="00F30654"/>
    <w:rsid w:val="00F31DA3"/>
    <w:rsid w:val="00F3219C"/>
    <w:rsid w:val="00F32644"/>
    <w:rsid w:val="00F3330D"/>
    <w:rsid w:val="00F3387C"/>
    <w:rsid w:val="00F34957"/>
    <w:rsid w:val="00F34B66"/>
    <w:rsid w:val="00F35117"/>
    <w:rsid w:val="00F353B5"/>
    <w:rsid w:val="00F35693"/>
    <w:rsid w:val="00F356CD"/>
    <w:rsid w:val="00F3577C"/>
    <w:rsid w:val="00F359E9"/>
    <w:rsid w:val="00F35E82"/>
    <w:rsid w:val="00F3663C"/>
    <w:rsid w:val="00F36817"/>
    <w:rsid w:val="00F40ABE"/>
    <w:rsid w:val="00F41E60"/>
    <w:rsid w:val="00F41F65"/>
    <w:rsid w:val="00F43603"/>
    <w:rsid w:val="00F43BE6"/>
    <w:rsid w:val="00F44C8F"/>
    <w:rsid w:val="00F44C9B"/>
    <w:rsid w:val="00F45618"/>
    <w:rsid w:val="00F45EE6"/>
    <w:rsid w:val="00F46E1C"/>
    <w:rsid w:val="00F47A68"/>
    <w:rsid w:val="00F5000C"/>
    <w:rsid w:val="00F51210"/>
    <w:rsid w:val="00F51632"/>
    <w:rsid w:val="00F52698"/>
    <w:rsid w:val="00F52D62"/>
    <w:rsid w:val="00F52EC2"/>
    <w:rsid w:val="00F5389A"/>
    <w:rsid w:val="00F539D1"/>
    <w:rsid w:val="00F53A0F"/>
    <w:rsid w:val="00F53FEB"/>
    <w:rsid w:val="00F55226"/>
    <w:rsid w:val="00F56032"/>
    <w:rsid w:val="00F57971"/>
    <w:rsid w:val="00F6109E"/>
    <w:rsid w:val="00F61128"/>
    <w:rsid w:val="00F62660"/>
    <w:rsid w:val="00F62813"/>
    <w:rsid w:val="00F62983"/>
    <w:rsid w:val="00F62A08"/>
    <w:rsid w:val="00F630ED"/>
    <w:rsid w:val="00F63112"/>
    <w:rsid w:val="00F64859"/>
    <w:rsid w:val="00F657A8"/>
    <w:rsid w:val="00F66EA3"/>
    <w:rsid w:val="00F66F65"/>
    <w:rsid w:val="00F677DD"/>
    <w:rsid w:val="00F67FB1"/>
    <w:rsid w:val="00F700B5"/>
    <w:rsid w:val="00F70453"/>
    <w:rsid w:val="00F714CF"/>
    <w:rsid w:val="00F72404"/>
    <w:rsid w:val="00F72996"/>
    <w:rsid w:val="00F729DD"/>
    <w:rsid w:val="00F73153"/>
    <w:rsid w:val="00F737A5"/>
    <w:rsid w:val="00F752EB"/>
    <w:rsid w:val="00F758F1"/>
    <w:rsid w:val="00F75DE0"/>
    <w:rsid w:val="00F75DEA"/>
    <w:rsid w:val="00F76022"/>
    <w:rsid w:val="00F76114"/>
    <w:rsid w:val="00F76956"/>
    <w:rsid w:val="00F80955"/>
    <w:rsid w:val="00F811FF"/>
    <w:rsid w:val="00F8178B"/>
    <w:rsid w:val="00F81910"/>
    <w:rsid w:val="00F8277D"/>
    <w:rsid w:val="00F82EB9"/>
    <w:rsid w:val="00F8407B"/>
    <w:rsid w:val="00F843DD"/>
    <w:rsid w:val="00F85AAE"/>
    <w:rsid w:val="00F8730D"/>
    <w:rsid w:val="00F87F19"/>
    <w:rsid w:val="00F905D1"/>
    <w:rsid w:val="00F90D6B"/>
    <w:rsid w:val="00F910CD"/>
    <w:rsid w:val="00F91335"/>
    <w:rsid w:val="00F91361"/>
    <w:rsid w:val="00F91DDF"/>
    <w:rsid w:val="00F923A5"/>
    <w:rsid w:val="00F92835"/>
    <w:rsid w:val="00F93145"/>
    <w:rsid w:val="00F93C13"/>
    <w:rsid w:val="00F9643F"/>
    <w:rsid w:val="00F97206"/>
    <w:rsid w:val="00F97AEE"/>
    <w:rsid w:val="00FA24AD"/>
    <w:rsid w:val="00FA2B1E"/>
    <w:rsid w:val="00FA3319"/>
    <w:rsid w:val="00FA35D8"/>
    <w:rsid w:val="00FA45E7"/>
    <w:rsid w:val="00FA4D6E"/>
    <w:rsid w:val="00FA63B4"/>
    <w:rsid w:val="00FA749D"/>
    <w:rsid w:val="00FA7CEC"/>
    <w:rsid w:val="00FB0414"/>
    <w:rsid w:val="00FB1202"/>
    <w:rsid w:val="00FB19D2"/>
    <w:rsid w:val="00FB1D4F"/>
    <w:rsid w:val="00FB1E56"/>
    <w:rsid w:val="00FB2AD9"/>
    <w:rsid w:val="00FB30C2"/>
    <w:rsid w:val="00FB5C1C"/>
    <w:rsid w:val="00FB6040"/>
    <w:rsid w:val="00FB7C7B"/>
    <w:rsid w:val="00FC0AB1"/>
    <w:rsid w:val="00FC1281"/>
    <w:rsid w:val="00FC12ED"/>
    <w:rsid w:val="00FC363D"/>
    <w:rsid w:val="00FC3B21"/>
    <w:rsid w:val="00FC3B29"/>
    <w:rsid w:val="00FC43F7"/>
    <w:rsid w:val="00FC4BD8"/>
    <w:rsid w:val="00FC4FB2"/>
    <w:rsid w:val="00FC58DC"/>
    <w:rsid w:val="00FC5EE1"/>
    <w:rsid w:val="00FC64F1"/>
    <w:rsid w:val="00FC6FC9"/>
    <w:rsid w:val="00FD08C9"/>
    <w:rsid w:val="00FD0B28"/>
    <w:rsid w:val="00FD0C08"/>
    <w:rsid w:val="00FD0E72"/>
    <w:rsid w:val="00FD1F2D"/>
    <w:rsid w:val="00FD212F"/>
    <w:rsid w:val="00FD38B4"/>
    <w:rsid w:val="00FD5066"/>
    <w:rsid w:val="00FD51C6"/>
    <w:rsid w:val="00FD6623"/>
    <w:rsid w:val="00FD6C22"/>
    <w:rsid w:val="00FD71F1"/>
    <w:rsid w:val="00FE0EDE"/>
    <w:rsid w:val="00FE13E5"/>
    <w:rsid w:val="00FE1AB1"/>
    <w:rsid w:val="00FE1BE0"/>
    <w:rsid w:val="00FE1EBE"/>
    <w:rsid w:val="00FE2355"/>
    <w:rsid w:val="00FE26B8"/>
    <w:rsid w:val="00FE4126"/>
    <w:rsid w:val="00FE48D3"/>
    <w:rsid w:val="00FE49D0"/>
    <w:rsid w:val="00FE5B83"/>
    <w:rsid w:val="00FE5FA2"/>
    <w:rsid w:val="00FE6481"/>
    <w:rsid w:val="00FE7E8D"/>
    <w:rsid w:val="00FF05DF"/>
    <w:rsid w:val="00FF06E1"/>
    <w:rsid w:val="00FF08E3"/>
    <w:rsid w:val="00FF0BF7"/>
    <w:rsid w:val="00FF0CBB"/>
    <w:rsid w:val="00FF135D"/>
    <w:rsid w:val="00FF27F9"/>
    <w:rsid w:val="00FF37D4"/>
    <w:rsid w:val="00FF3DD1"/>
    <w:rsid w:val="00FF407F"/>
    <w:rsid w:val="00FF4E8D"/>
    <w:rsid w:val="00FF5156"/>
    <w:rsid w:val="00FF725E"/>
    <w:rsid w:val="00FF7E5E"/>
    <w:rsid w:val="0596A265"/>
    <w:rsid w:val="05A6613B"/>
    <w:rsid w:val="104A20E0"/>
    <w:rsid w:val="1629BC03"/>
    <w:rsid w:val="18F5B25A"/>
    <w:rsid w:val="1CF74823"/>
    <w:rsid w:val="270D2D27"/>
    <w:rsid w:val="2C3929CF"/>
    <w:rsid w:val="3263D959"/>
    <w:rsid w:val="3364E1A8"/>
    <w:rsid w:val="343232C5"/>
    <w:rsid w:val="38E5912A"/>
    <w:rsid w:val="398167F6"/>
    <w:rsid w:val="3CD5EE1F"/>
    <w:rsid w:val="418E19DE"/>
    <w:rsid w:val="4F1CE220"/>
    <w:rsid w:val="58BB27E4"/>
    <w:rsid w:val="596FAF7E"/>
    <w:rsid w:val="5BD2AEB3"/>
    <w:rsid w:val="5C7BF3EA"/>
    <w:rsid w:val="5D1EABF4"/>
    <w:rsid w:val="65F0CE48"/>
    <w:rsid w:val="674F24A0"/>
    <w:rsid w:val="6B553E78"/>
    <w:rsid w:val="6D1C81DE"/>
    <w:rsid w:val="6DAA71C2"/>
    <w:rsid w:val="6E0C2143"/>
    <w:rsid w:val="6ECDAA89"/>
    <w:rsid w:val="7055FF1C"/>
    <w:rsid w:val="783B9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B7C3B46"/>
  <w15:docId w15:val="{242D3923-3039-4763-86F9-8A5D1A8847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1E26"/>
    <w:pPr>
      <w:spacing w:after="240" w:line="360" w:lineRule="auto"/>
      <w:jc w:val="both"/>
    </w:pPr>
    <w:rPr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7592C"/>
    <w:pPr>
      <w:keepNext/>
      <w:keepLines/>
      <w:pageBreakBefore/>
      <w:numPr>
        <w:numId w:val="30"/>
      </w:numPr>
      <w:spacing w:before="240" w:after="160"/>
      <w:jc w:val="left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9451E"/>
    <w:pPr>
      <w:keepNext/>
      <w:keepLines/>
      <w:numPr>
        <w:ilvl w:val="1"/>
        <w:numId w:val="30"/>
      </w:numPr>
      <w:spacing w:before="400"/>
      <w:jc w:val="left"/>
      <w:outlineLvl w:val="1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F6E5E"/>
    <w:pPr>
      <w:keepNext/>
      <w:keepLines/>
      <w:numPr>
        <w:ilvl w:val="2"/>
        <w:numId w:val="30"/>
      </w:numPr>
      <w:spacing w:before="40"/>
      <w:outlineLvl w:val="2"/>
    </w:pPr>
    <w:rPr>
      <w:rFonts w:asciiTheme="majorHAnsi" w:eastAsiaTheme="majorEastAsia" w:hAnsiTheme="majorHAnsi" w:cstheme="majorBidi"/>
      <w:b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rsid w:val="00E518B1"/>
    <w:pPr>
      <w:keepNext/>
      <w:keepLines/>
      <w:numPr>
        <w:ilvl w:val="3"/>
        <w:numId w:val="3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rsid w:val="005C20BA"/>
    <w:pPr>
      <w:keepNext/>
      <w:keepLines/>
      <w:numPr>
        <w:ilvl w:val="4"/>
        <w:numId w:val="30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5C20BA"/>
    <w:pPr>
      <w:keepNext/>
      <w:keepLines/>
      <w:numPr>
        <w:ilvl w:val="5"/>
        <w:numId w:val="30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aliases w:val="Überschrift Anhang"/>
    <w:basedOn w:val="Standard"/>
    <w:next w:val="Standard"/>
    <w:link w:val="berschrift7Zchn"/>
    <w:uiPriority w:val="9"/>
    <w:unhideWhenUsed/>
    <w:qFormat/>
    <w:rsid w:val="00162C22"/>
    <w:pPr>
      <w:keepNext/>
      <w:keepLines/>
      <w:numPr>
        <w:numId w:val="35"/>
      </w:numPr>
      <w:spacing w:before="240" w:after="160"/>
      <w:jc w:val="left"/>
      <w:outlineLvl w:val="6"/>
    </w:pPr>
    <w:rPr>
      <w:rFonts w:asciiTheme="majorHAnsi" w:eastAsiaTheme="majorEastAsia" w:hAnsiTheme="majorHAnsi" w:cstheme="majorBidi"/>
      <w:b/>
      <w:iCs/>
      <w:sz w:val="32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C20BA"/>
    <w:pPr>
      <w:keepNext/>
      <w:keepLines/>
      <w:numPr>
        <w:ilvl w:val="7"/>
        <w:numId w:val="3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C20BA"/>
    <w:pPr>
      <w:keepNext/>
      <w:keepLines/>
      <w:numPr>
        <w:ilvl w:val="8"/>
        <w:numId w:val="3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982421"/>
    <w:pPr>
      <w:spacing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9824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7592C"/>
    <w:rPr>
      <w:rFonts w:asciiTheme="majorHAnsi" w:eastAsiaTheme="majorEastAsia" w:hAnsiTheme="majorHAnsi" w:cstheme="majorBidi"/>
      <w:b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9451E"/>
    <w:rPr>
      <w:rFonts w:asciiTheme="majorHAnsi" w:eastAsiaTheme="majorEastAsia" w:hAnsiTheme="majorHAnsi" w:cstheme="majorBidi"/>
      <w:b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F6E5E"/>
    <w:rPr>
      <w:rFonts w:asciiTheme="majorHAnsi" w:eastAsiaTheme="majorEastAsia" w:hAnsiTheme="majorHAnsi" w:cstheme="majorBidi"/>
      <w:b/>
      <w:sz w:val="24"/>
      <w:szCs w:val="24"/>
    </w:rPr>
  </w:style>
  <w:style w:type="character" w:styleId="Fett">
    <w:name w:val="Strong"/>
    <w:basedOn w:val="Absatz-Standardschriftart"/>
    <w:uiPriority w:val="22"/>
    <w:qFormat/>
    <w:rsid w:val="004E08E7"/>
    <w:rPr>
      <w:b/>
      <w:bCs/>
    </w:rPr>
  </w:style>
  <w:style w:type="table" w:styleId="Tabellenraster">
    <w:name w:val="Table Grid"/>
    <w:basedOn w:val="NormaleTabelle"/>
    <w:uiPriority w:val="39"/>
    <w:rsid w:val="00A410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itternetztabelle4Akzent31">
    <w:name w:val="Gitternetztabelle 4 – Akzent 31"/>
    <w:basedOn w:val="NormaleTabelle"/>
    <w:uiPriority w:val="49"/>
    <w:rsid w:val="00A410D7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Beschriftung">
    <w:name w:val="caption"/>
    <w:basedOn w:val="Standard"/>
    <w:next w:val="Standard"/>
    <w:uiPriority w:val="35"/>
    <w:unhideWhenUsed/>
    <w:qFormat/>
    <w:rsid w:val="007549A9"/>
    <w:pPr>
      <w:spacing w:before="120" w:line="240" w:lineRule="auto"/>
      <w:jc w:val="center"/>
    </w:pPr>
    <w:rPr>
      <w:i/>
      <w:iCs/>
      <w:color w:val="808080" w:themeColor="background1" w:themeShade="80"/>
      <w:sz w:val="18"/>
      <w:szCs w:val="18"/>
    </w:rPr>
  </w:style>
  <w:style w:type="paragraph" w:customStyle="1" w:styleId="Abbildung">
    <w:name w:val="Abbildung"/>
    <w:basedOn w:val="Standard"/>
    <w:next w:val="Standard"/>
    <w:link w:val="AbbildungZchn"/>
    <w:qFormat/>
    <w:rsid w:val="00003A17"/>
    <w:pPr>
      <w:keepNext/>
      <w:keepLines/>
      <w:spacing w:after="0" w:line="240" w:lineRule="auto"/>
      <w:jc w:val="center"/>
    </w:pPr>
    <w:rPr>
      <w:noProof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518B1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AbbildungZchn">
    <w:name w:val="Abbildung Zchn"/>
    <w:basedOn w:val="Absatz-Standardschriftart"/>
    <w:link w:val="Abbildung"/>
    <w:rsid w:val="00003A17"/>
    <w:rPr>
      <w:noProof/>
      <w:sz w:val="24"/>
    </w:rPr>
  </w:style>
  <w:style w:type="paragraph" w:styleId="KeinLeerraum">
    <w:name w:val="No Spacing"/>
    <w:uiPriority w:val="1"/>
    <w:qFormat/>
    <w:rsid w:val="00E518B1"/>
    <w:pPr>
      <w:spacing w:after="240" w:line="240" w:lineRule="auto"/>
      <w:jc w:val="both"/>
    </w:pPr>
    <w:rPr>
      <w:sz w:val="24"/>
    </w:rPr>
  </w:style>
  <w:style w:type="character" w:styleId="SchwacheHervorhebung">
    <w:name w:val="Subtle Emphasis"/>
    <w:basedOn w:val="Absatz-Standardschriftart"/>
    <w:uiPriority w:val="19"/>
    <w:qFormat/>
    <w:rsid w:val="00E518B1"/>
    <w:rPr>
      <w:i/>
      <w:iCs/>
      <w:color w:val="auto"/>
    </w:rPr>
  </w:style>
  <w:style w:type="character" w:styleId="Hervorhebung">
    <w:name w:val="Emphasis"/>
    <w:basedOn w:val="Absatz-Standardschriftart"/>
    <w:uiPriority w:val="20"/>
    <w:qFormat/>
    <w:rsid w:val="00E518B1"/>
    <w:rPr>
      <w:b/>
      <w:i/>
      <w:iCs/>
    </w:rPr>
  </w:style>
  <w:style w:type="character" w:styleId="IntensiveHervorhebung">
    <w:name w:val="Intense Emphasis"/>
    <w:basedOn w:val="Absatz-Standardschriftart"/>
    <w:uiPriority w:val="21"/>
    <w:qFormat/>
    <w:rsid w:val="00E518B1"/>
    <w:rPr>
      <w:i/>
      <w:iCs/>
      <w:color w:val="5B9BD5" w:themeColor="accent1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518B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518B1"/>
    <w:rPr>
      <w:i/>
      <w:iCs/>
      <w:color w:val="5B9BD5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E518B1"/>
    <w:pPr>
      <w:spacing w:before="240"/>
      <w:ind w:left="862" w:right="862"/>
      <w:jc w:val="center"/>
    </w:pPr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E518B1"/>
    <w:rPr>
      <w:i/>
      <w:iCs/>
      <w:sz w:val="24"/>
    </w:rPr>
  </w:style>
  <w:style w:type="character" w:styleId="SchwacherVerweis">
    <w:name w:val="Subtle Reference"/>
    <w:basedOn w:val="Absatz-Standardschriftart"/>
    <w:uiPriority w:val="31"/>
    <w:qFormat/>
    <w:rsid w:val="00E518B1"/>
    <w:rPr>
      <w:smallCap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E518B1"/>
    <w:rPr>
      <w:b/>
      <w:bCs/>
      <w:smallCaps/>
      <w:color w:val="5B9BD5" w:themeColor="accent1"/>
      <w:spacing w:val="5"/>
    </w:rPr>
  </w:style>
  <w:style w:type="paragraph" w:styleId="Listenabsatz">
    <w:name w:val="List Paragraph"/>
    <w:basedOn w:val="Standard"/>
    <w:uiPriority w:val="34"/>
    <w:qFormat/>
    <w:rsid w:val="00E518B1"/>
    <w:pPr>
      <w:ind w:left="567" w:right="567"/>
      <w:contextualSpacing/>
    </w:pPr>
  </w:style>
  <w:style w:type="paragraph" w:styleId="Abbildungsverzeichnis">
    <w:name w:val="table of figures"/>
    <w:basedOn w:val="Standard"/>
    <w:next w:val="Standard"/>
    <w:uiPriority w:val="99"/>
    <w:unhideWhenUsed/>
    <w:rsid w:val="00E518B1"/>
    <w:pPr>
      <w:spacing w:after="0"/>
    </w:pPr>
  </w:style>
  <w:style w:type="character" w:styleId="Hyperlink">
    <w:name w:val="Hyperlink"/>
    <w:basedOn w:val="Absatz-Standardschriftart"/>
    <w:uiPriority w:val="99"/>
    <w:unhideWhenUsed/>
    <w:rsid w:val="00E518B1"/>
    <w:rPr>
      <w:color w:val="0563C1" w:themeColor="hyperlink"/>
      <w:u w:val="singl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518B1"/>
    <w:pPr>
      <w:numPr>
        <w:numId w:val="1"/>
      </w:numPr>
      <w:spacing w:line="259" w:lineRule="auto"/>
      <w:outlineLvl w:val="9"/>
    </w:pPr>
    <w:rPr>
      <w:b w:val="0"/>
      <w:color w:val="2E74B5" w:themeColor="accent1" w:themeShade="BF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E0493B"/>
    <w:pPr>
      <w:tabs>
        <w:tab w:val="left" w:pos="480"/>
        <w:tab w:val="right" w:leader="dot" w:pos="9072"/>
      </w:tabs>
      <w:spacing w:after="60" w:line="240" w:lineRule="auto"/>
    </w:pPr>
    <w:rPr>
      <w:b/>
      <w:noProof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162C22"/>
    <w:pPr>
      <w:tabs>
        <w:tab w:val="left" w:pos="880"/>
        <w:tab w:val="right" w:leader="dot" w:pos="9072"/>
      </w:tabs>
      <w:spacing w:after="60" w:line="240" w:lineRule="auto"/>
      <w:ind w:left="284"/>
      <w:jc w:val="left"/>
    </w:p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E0493B"/>
    <w:pPr>
      <w:tabs>
        <w:tab w:val="left" w:pos="1320"/>
        <w:tab w:val="right" w:leader="dot" w:pos="9072"/>
      </w:tabs>
      <w:spacing w:after="60" w:line="240" w:lineRule="auto"/>
      <w:ind w:left="482"/>
    </w:pPr>
  </w:style>
  <w:style w:type="paragraph" w:customStyle="1" w:styleId="Inhaltsverzeichnis">
    <w:name w:val="Inhaltsverzeichnis"/>
    <w:basedOn w:val="Standard"/>
    <w:next w:val="Standard"/>
    <w:qFormat/>
    <w:rsid w:val="002031A4"/>
    <w:pPr>
      <w:spacing w:before="240" w:after="360"/>
    </w:pPr>
    <w:rPr>
      <w:rFonts w:asciiTheme="majorHAnsi" w:hAnsiTheme="majorHAnsi"/>
      <w:b/>
      <w:sz w:val="32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AE3E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AE3E3A"/>
    <w:rPr>
      <w:sz w:val="24"/>
    </w:rPr>
  </w:style>
  <w:style w:type="paragraph" w:styleId="Fuzeile">
    <w:name w:val="footer"/>
    <w:basedOn w:val="Standard"/>
    <w:link w:val="FuzeileZchn"/>
    <w:uiPriority w:val="99"/>
    <w:unhideWhenUsed/>
    <w:rsid w:val="00AE3E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E3E3A"/>
    <w:rPr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AE3E3A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E3E3A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E3E3A"/>
    <w:rPr>
      <w:vertAlign w:val="superscript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5C20BA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5C20BA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berschrift7Zchn">
    <w:name w:val="Überschrift 7 Zchn"/>
    <w:aliases w:val="Überschrift Anhang Zchn"/>
    <w:basedOn w:val="Absatz-Standardschriftart"/>
    <w:link w:val="berschrift7"/>
    <w:uiPriority w:val="9"/>
    <w:rsid w:val="00162C22"/>
    <w:rPr>
      <w:rFonts w:asciiTheme="majorHAnsi" w:eastAsiaTheme="majorEastAsia" w:hAnsiTheme="majorHAnsi" w:cstheme="majorBidi"/>
      <w:b/>
      <w:iCs/>
      <w:sz w:val="32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C20B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C20B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Verzeichnisse">
    <w:name w:val="Verzeichnisse"/>
    <w:basedOn w:val="berschrift1"/>
    <w:next w:val="Standard"/>
    <w:qFormat/>
    <w:rsid w:val="00552721"/>
    <w:pPr>
      <w:pageBreakBefore w:val="0"/>
      <w:numPr>
        <w:numId w:val="0"/>
      </w:numPr>
      <w:spacing w:before="360"/>
    </w:pPr>
  </w:style>
  <w:style w:type="table" w:customStyle="1" w:styleId="Unsichtbar">
    <w:name w:val="Unsichtbar"/>
    <w:basedOn w:val="NormaleTabelle"/>
    <w:uiPriority w:val="99"/>
    <w:rsid w:val="00961381"/>
    <w:pPr>
      <w:spacing w:after="0" w:line="240" w:lineRule="auto"/>
    </w:pPr>
    <w:tblPr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422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4221C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unhideWhenUsed/>
    <w:rsid w:val="00CE2480"/>
  </w:style>
  <w:style w:type="character" w:customStyle="1" w:styleId="apple-converted-space">
    <w:name w:val="apple-converted-space"/>
    <w:basedOn w:val="Absatz-Standardschriftart"/>
    <w:rsid w:val="007C1219"/>
  </w:style>
  <w:style w:type="character" w:styleId="BesuchterHyperlink">
    <w:name w:val="FollowedHyperlink"/>
    <w:basedOn w:val="Absatz-Standardschriftart"/>
    <w:uiPriority w:val="99"/>
    <w:semiHidden/>
    <w:unhideWhenUsed/>
    <w:rsid w:val="002B3B9A"/>
    <w:rPr>
      <w:color w:val="954F72" w:themeColor="followedHyperlink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rsid w:val="005E43D2"/>
    <w:pPr>
      <w:tabs>
        <w:tab w:val="left" w:pos="454"/>
        <w:tab w:val="left" w:pos="510"/>
      </w:tabs>
      <w:spacing w:after="0"/>
      <w:ind w:left="510" w:hanging="51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5E43D2"/>
    <w:rPr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5E43D2"/>
    <w:pPr>
      <w:numPr>
        <w:numId w:val="0"/>
      </w:numPr>
      <w:ind w:left="431" w:hanging="431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5E43D2"/>
    <w:rPr>
      <w:rFonts w:asciiTheme="majorHAnsi" w:eastAsiaTheme="majorEastAsia" w:hAnsiTheme="majorHAnsi" w:cstheme="majorBidi"/>
      <w:b/>
      <w:sz w:val="32"/>
      <w:szCs w:val="32"/>
    </w:rPr>
  </w:style>
  <w:style w:type="paragraph" w:customStyle="1" w:styleId="Literaturverzeichniss">
    <w:name w:val="Literaturverzeichniss"/>
    <w:basedOn w:val="Standard"/>
    <w:link w:val="LiteraturverzeichnissZchn"/>
    <w:qFormat/>
    <w:rsid w:val="00365AE3"/>
    <w:pPr>
      <w:jc w:val="left"/>
    </w:pPr>
  </w:style>
  <w:style w:type="paragraph" w:customStyle="1" w:styleId="Fussnolten">
    <w:name w:val="Fussnolten"/>
    <w:basedOn w:val="Literaturverzeichniss"/>
    <w:link w:val="FussnoltenZchn"/>
    <w:qFormat/>
    <w:rsid w:val="00E12412"/>
    <w:pPr>
      <w:spacing w:after="0" w:line="240" w:lineRule="auto"/>
      <w:contextualSpacing/>
    </w:pPr>
    <w:rPr>
      <w:sz w:val="18"/>
    </w:rPr>
  </w:style>
  <w:style w:type="character" w:customStyle="1" w:styleId="LiteraturverzeichnissZchn">
    <w:name w:val="Literaturverzeichniss Zchn"/>
    <w:basedOn w:val="Absatz-Standardschriftart"/>
    <w:link w:val="Literaturverzeichniss"/>
    <w:rsid w:val="00365AE3"/>
    <w:rPr>
      <w:sz w:val="24"/>
    </w:rPr>
  </w:style>
  <w:style w:type="character" w:customStyle="1" w:styleId="FussnoltenZchn">
    <w:name w:val="Fussnolten Zchn"/>
    <w:basedOn w:val="LiteraturverzeichnissZchn"/>
    <w:link w:val="Fussnolten"/>
    <w:rsid w:val="00E12412"/>
    <w:rPr>
      <w:sz w:val="18"/>
    </w:rPr>
  </w:style>
  <w:style w:type="paragraph" w:styleId="StandardWeb">
    <w:name w:val="Normal (Web)"/>
    <w:basedOn w:val="Standard"/>
    <w:uiPriority w:val="99"/>
    <w:unhideWhenUsed/>
    <w:rsid w:val="00E96F0B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CC16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CC1618"/>
    <w:rPr>
      <w:rFonts w:ascii="Courier New" w:eastAsia="Times New Roman" w:hAnsi="Courier New" w:cs="Courier New"/>
      <w:sz w:val="20"/>
      <w:szCs w:val="20"/>
      <w:lang w:eastAsia="de-DE"/>
    </w:rPr>
  </w:style>
  <w:style w:type="paragraph" w:customStyle="1" w:styleId="font8">
    <w:name w:val="font_8"/>
    <w:basedOn w:val="Standard"/>
    <w:rsid w:val="00BD0DF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p2">
    <w:name w:val="p2"/>
    <w:basedOn w:val="Standard"/>
    <w:rsid w:val="00DC1C2B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seitenabschlusstxt">
    <w:name w:val="seitenabschlusstxt"/>
    <w:basedOn w:val="Absatz-Standardschriftart"/>
    <w:rsid w:val="00E1080F"/>
  </w:style>
  <w:style w:type="paragraph" w:customStyle="1" w:styleId="bodytext">
    <w:name w:val="bodytext"/>
    <w:basedOn w:val="Standard"/>
    <w:rsid w:val="00B57D6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abelle">
    <w:name w:val="Tabelle"/>
    <w:basedOn w:val="Standard"/>
    <w:rsid w:val="00915A79"/>
    <w:pPr>
      <w:tabs>
        <w:tab w:val="left" w:pos="1134"/>
        <w:tab w:val="left" w:pos="2268"/>
      </w:tabs>
      <w:spacing w:before="40" w:after="40" w:line="280" w:lineRule="atLeast"/>
      <w:jc w:val="left"/>
    </w:pPr>
    <w:rPr>
      <w:rFonts w:ascii="Arial" w:eastAsia="Times New Roman" w:hAnsi="Arial" w:cs="Times New Roman"/>
      <w:sz w:val="22"/>
      <w:szCs w:val="20"/>
      <w:lang w:eastAsia="de-DE"/>
    </w:rPr>
  </w:style>
  <w:style w:type="paragraph" w:customStyle="1" w:styleId="Text">
    <w:name w:val="Text"/>
    <w:basedOn w:val="Standard"/>
    <w:link w:val="TextZchn"/>
    <w:rsid w:val="00CE67D5"/>
    <w:pPr>
      <w:tabs>
        <w:tab w:val="left" w:pos="3402"/>
      </w:tabs>
      <w:spacing w:before="60" w:after="60" w:line="280" w:lineRule="atLeast"/>
      <w:jc w:val="left"/>
    </w:pPr>
    <w:rPr>
      <w:rFonts w:ascii="Arial" w:eastAsia="Times New Roman" w:hAnsi="Arial" w:cs="Times New Roman"/>
      <w:sz w:val="22"/>
      <w:szCs w:val="24"/>
      <w:lang w:val="en-US" w:eastAsia="de-DE"/>
    </w:rPr>
  </w:style>
  <w:style w:type="character" w:customStyle="1" w:styleId="TextZchn">
    <w:name w:val="Text Zchn"/>
    <w:link w:val="Text"/>
    <w:rsid w:val="00CE67D5"/>
    <w:rPr>
      <w:rFonts w:ascii="Arial" w:eastAsia="Times New Roman" w:hAnsi="Arial" w:cs="Times New Roman"/>
      <w:szCs w:val="24"/>
      <w:lang w:val="en-US" w:eastAsia="de-DE"/>
    </w:rPr>
  </w:style>
  <w:style w:type="character" w:customStyle="1" w:styleId="ipath">
    <w:name w:val="ipath"/>
    <w:basedOn w:val="Absatz-Standardschriftart"/>
    <w:rsid w:val="00990D7D"/>
  </w:style>
  <w:style w:type="character" w:styleId="Platzhaltertext">
    <w:name w:val="Placeholder Text"/>
    <w:basedOn w:val="Absatz-Standardschriftart"/>
    <w:uiPriority w:val="99"/>
    <w:semiHidden/>
    <w:rsid w:val="00430CB6"/>
    <w:rPr>
      <w:color w:val="808080"/>
    </w:rPr>
  </w:style>
  <w:style w:type="table" w:customStyle="1" w:styleId="Gitternetztabelle21">
    <w:name w:val="Gitternetztabelle 21"/>
    <w:basedOn w:val="NormaleTabelle"/>
    <w:uiPriority w:val="47"/>
    <w:rsid w:val="00C310E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itternetztabelle6farbig1">
    <w:name w:val="Gitternetztabelle 6 farbig1"/>
    <w:basedOn w:val="NormaleTabelle"/>
    <w:uiPriority w:val="51"/>
    <w:rsid w:val="004647E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Kommentarzeichen">
    <w:name w:val="annotation reference"/>
    <w:basedOn w:val="Absatz-Standardschriftart"/>
    <w:uiPriority w:val="99"/>
    <w:semiHidden/>
    <w:unhideWhenUsed/>
    <w:rsid w:val="0049547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9547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9547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9547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9547C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5D3D68"/>
    <w:pPr>
      <w:spacing w:after="0" w:line="240" w:lineRule="auto"/>
    </w:pPr>
    <w:rPr>
      <w:sz w:val="24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9B5F72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9B5F72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9B5F72"/>
    <w:rPr>
      <w:vertAlign w:val="superscript"/>
    </w:rPr>
  </w:style>
  <w:style w:type="character" w:customStyle="1" w:styleId="codetext">
    <w:name w:val="codetext"/>
    <w:basedOn w:val="Absatz-Standardschriftart"/>
    <w:rsid w:val="005F40DB"/>
    <w:rPr>
      <w:rFonts w:ascii="Courier New" w:hAnsi="Courier New" w:cs="Courier New" w:hint="default"/>
      <w:b w:val="0"/>
      <w:bCs w:val="0"/>
      <w:color w:val="000000"/>
      <w:sz w:val="20"/>
      <w:szCs w:val="20"/>
      <w:shd w:val="clear" w:color="auto" w:fill="auto"/>
    </w:rPr>
  </w:style>
  <w:style w:type="paragraph" w:customStyle="1" w:styleId="StandardTimes">
    <w:name w:val="Standard_Times"/>
    <w:basedOn w:val="Standard"/>
    <w:link w:val="StandardTimesZchn"/>
    <w:qFormat/>
    <w:rsid w:val="00701E26"/>
    <w:rPr>
      <w:rFonts w:ascii="Times New Roman" w:hAnsi="Times New Roman"/>
      <w:szCs w:val="23"/>
    </w:rPr>
  </w:style>
  <w:style w:type="character" w:customStyle="1" w:styleId="StandardTimesZchn">
    <w:name w:val="Standard_Times Zchn"/>
    <w:basedOn w:val="Absatz-Standardschriftart"/>
    <w:link w:val="StandardTimes"/>
    <w:rsid w:val="00701E26"/>
    <w:rPr>
      <w:rFonts w:ascii="Times New Roman" w:hAnsi="Times New Roman"/>
      <w:sz w:val="24"/>
      <w:szCs w:val="23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ED3443"/>
  </w:style>
  <w:style w:type="character" w:customStyle="1" w:styleId="CitaviChapterBibliographyHeadingZchn">
    <w:name w:val="Citavi Chapter Bibliography Heading Zchn"/>
    <w:basedOn w:val="StandardTimesZchn"/>
    <w:link w:val="CitaviChapterBibliographyHeading"/>
    <w:uiPriority w:val="99"/>
    <w:rsid w:val="00ED3443"/>
    <w:rPr>
      <w:rFonts w:asciiTheme="majorHAnsi" w:eastAsiaTheme="majorEastAsia" w:hAnsiTheme="majorHAnsi" w:cstheme="majorBidi"/>
      <w:b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ED3443"/>
    <w:pPr>
      <w:outlineLvl w:val="9"/>
    </w:pPr>
  </w:style>
  <w:style w:type="character" w:customStyle="1" w:styleId="CitaviBibliographySubheading1Zchn">
    <w:name w:val="Citavi Bibliography Subheading 1 Zchn"/>
    <w:basedOn w:val="StandardTimesZchn"/>
    <w:link w:val="CitaviBibliographySubheading1"/>
    <w:uiPriority w:val="99"/>
    <w:rsid w:val="00ED3443"/>
    <w:rPr>
      <w:rFonts w:asciiTheme="majorHAnsi" w:eastAsiaTheme="majorEastAsia" w:hAnsiTheme="majorHAnsi" w:cstheme="majorBidi"/>
      <w:b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ED3443"/>
    <w:pPr>
      <w:jc w:val="left"/>
      <w:outlineLvl w:val="9"/>
    </w:pPr>
  </w:style>
  <w:style w:type="character" w:customStyle="1" w:styleId="CitaviBibliographySubheading2Zchn">
    <w:name w:val="Citavi Bibliography Subheading 2 Zchn"/>
    <w:basedOn w:val="StandardTimesZchn"/>
    <w:link w:val="CitaviBibliographySubheading2"/>
    <w:uiPriority w:val="99"/>
    <w:rsid w:val="00ED3443"/>
    <w:rPr>
      <w:rFonts w:asciiTheme="majorHAnsi" w:eastAsiaTheme="majorEastAsia" w:hAnsiTheme="majorHAnsi" w:cstheme="majorBidi"/>
      <w:b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ED3443"/>
    <w:pPr>
      <w:jc w:val="left"/>
      <w:outlineLvl w:val="9"/>
    </w:pPr>
    <w:rPr>
      <w:szCs w:val="23"/>
    </w:rPr>
  </w:style>
  <w:style w:type="character" w:customStyle="1" w:styleId="CitaviBibliographySubheading3Zchn">
    <w:name w:val="Citavi Bibliography Subheading 3 Zchn"/>
    <w:basedOn w:val="StandardTimesZchn"/>
    <w:link w:val="CitaviBibliographySubheading3"/>
    <w:uiPriority w:val="99"/>
    <w:rsid w:val="00ED3443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3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ED3443"/>
    <w:pPr>
      <w:jc w:val="left"/>
      <w:outlineLvl w:val="9"/>
    </w:pPr>
    <w:rPr>
      <w:szCs w:val="23"/>
    </w:rPr>
  </w:style>
  <w:style w:type="character" w:customStyle="1" w:styleId="CitaviBibliographySubheading4Zchn">
    <w:name w:val="Citavi Bibliography Subheading 4 Zchn"/>
    <w:basedOn w:val="StandardTimesZchn"/>
    <w:link w:val="CitaviBibliographySubheading4"/>
    <w:uiPriority w:val="99"/>
    <w:rsid w:val="00ED3443"/>
    <w:rPr>
      <w:rFonts w:asciiTheme="majorHAnsi" w:eastAsiaTheme="majorEastAsia" w:hAnsiTheme="majorHAnsi" w:cstheme="majorBidi"/>
      <w:color w:val="2E74B5" w:themeColor="accent1" w:themeShade="BF"/>
      <w:sz w:val="24"/>
      <w:szCs w:val="23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ED3443"/>
    <w:pPr>
      <w:outlineLvl w:val="9"/>
    </w:pPr>
    <w:rPr>
      <w:szCs w:val="23"/>
    </w:rPr>
  </w:style>
  <w:style w:type="character" w:customStyle="1" w:styleId="CitaviBibliographySubheading5Zchn">
    <w:name w:val="Citavi Bibliography Subheading 5 Zchn"/>
    <w:basedOn w:val="StandardTimesZchn"/>
    <w:link w:val="CitaviBibliographySubheading5"/>
    <w:uiPriority w:val="99"/>
    <w:rsid w:val="00ED3443"/>
    <w:rPr>
      <w:rFonts w:asciiTheme="majorHAnsi" w:eastAsiaTheme="majorEastAsia" w:hAnsiTheme="majorHAnsi" w:cstheme="majorBidi"/>
      <w:color w:val="1F4D78" w:themeColor="accent1" w:themeShade="7F"/>
      <w:sz w:val="24"/>
      <w:szCs w:val="23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ED3443"/>
    <w:pPr>
      <w:outlineLvl w:val="9"/>
    </w:pPr>
    <w:rPr>
      <w:szCs w:val="23"/>
    </w:rPr>
  </w:style>
  <w:style w:type="character" w:customStyle="1" w:styleId="CitaviBibliographySubheading6Zchn">
    <w:name w:val="Citavi Bibliography Subheading 6 Zchn"/>
    <w:basedOn w:val="StandardTimesZchn"/>
    <w:link w:val="CitaviBibliographySubheading6"/>
    <w:uiPriority w:val="99"/>
    <w:rsid w:val="00ED344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3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ED3443"/>
    <w:pPr>
      <w:outlineLvl w:val="9"/>
    </w:pPr>
  </w:style>
  <w:style w:type="character" w:customStyle="1" w:styleId="CitaviBibliographySubheading7Zchn">
    <w:name w:val="Citavi Bibliography Subheading 7 Zchn"/>
    <w:basedOn w:val="StandardTimesZchn"/>
    <w:link w:val="CitaviBibliographySubheading7"/>
    <w:uiPriority w:val="99"/>
    <w:rsid w:val="00ED344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ED3443"/>
    <w:pPr>
      <w:outlineLvl w:val="9"/>
    </w:pPr>
  </w:style>
  <w:style w:type="character" w:customStyle="1" w:styleId="CitaviBibliographySubheading8Zchn">
    <w:name w:val="Citavi Bibliography Subheading 8 Zchn"/>
    <w:basedOn w:val="StandardTimesZchn"/>
    <w:link w:val="CitaviBibliographySubheading8"/>
    <w:uiPriority w:val="99"/>
    <w:rsid w:val="00ED344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Buchtitel">
    <w:name w:val="Book Title"/>
    <w:basedOn w:val="Absatz-Standardschriftart"/>
    <w:uiPriority w:val="33"/>
    <w:rsid w:val="00BC1491"/>
    <w:rPr>
      <w:b/>
      <w:bCs/>
      <w:i/>
      <w:iCs/>
      <w:spacing w:val="5"/>
    </w:rPr>
  </w:style>
  <w:style w:type="table" w:styleId="MittlereListe1-Akzent1">
    <w:name w:val="Medium List 1 Accent 1"/>
    <w:basedOn w:val="NormaleTabelle"/>
    <w:uiPriority w:val="65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BC149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BC149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BC149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BC149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BC1491"/>
    <w:rPr>
      <w:rFonts w:ascii="Consolas" w:hAnsi="Consolas"/>
      <w:sz w:val="24"/>
      <w:szCs w:val="24"/>
    </w:rPr>
  </w:style>
  <w:style w:type="character" w:styleId="HTMLTastatur">
    <w:name w:val="HTML Keyboard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BC149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C1491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C1491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C1491"/>
    <w:rPr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BC1491"/>
  </w:style>
  <w:style w:type="paragraph" w:styleId="NurText">
    <w:name w:val="Plain Text"/>
    <w:basedOn w:val="Standard"/>
    <w:link w:val="NurTextZchn"/>
    <w:uiPriority w:val="99"/>
    <w:semiHidden/>
    <w:unhideWhenUsed/>
    <w:rsid w:val="00BC149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C1491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C149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C1491"/>
    <w:rPr>
      <w:rFonts w:ascii="Segoe UI" w:hAnsi="Segoe UI" w:cs="Segoe UI"/>
      <w:sz w:val="16"/>
      <w:szCs w:val="16"/>
    </w:rPr>
  </w:style>
  <w:style w:type="paragraph" w:styleId="Blocktext">
    <w:name w:val="Block Text"/>
    <w:basedOn w:val="Standard"/>
    <w:uiPriority w:val="99"/>
    <w:semiHidden/>
    <w:unhideWhenUsed/>
    <w:rsid w:val="00BC1491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C1491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C1491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C1491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C1491"/>
    <w:rPr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BC1491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C1491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C1491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C1491"/>
    <w:rPr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C1491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C1491"/>
    <w:rPr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C1491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C1491"/>
    <w:rPr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C1491"/>
    <w:pPr>
      <w:spacing w:after="24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C1491"/>
    <w:rPr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BC149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C1491"/>
    <w:rPr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BC1491"/>
    <w:pPr>
      <w:spacing w:after="24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BC1491"/>
    <w:rPr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C1491"/>
  </w:style>
  <w:style w:type="character" w:customStyle="1" w:styleId="DatumZchn">
    <w:name w:val="Datum Zchn"/>
    <w:basedOn w:val="Absatz-Standardschriftart"/>
    <w:link w:val="Datum"/>
    <w:uiPriority w:val="99"/>
    <w:semiHidden/>
    <w:rsid w:val="00BC1491"/>
    <w:rPr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BC1491"/>
  </w:style>
  <w:style w:type="character" w:customStyle="1" w:styleId="AnredeZchn">
    <w:name w:val="Anrede Zchn"/>
    <w:basedOn w:val="Absatz-Standardschriftart"/>
    <w:link w:val="Anrede"/>
    <w:uiPriority w:val="99"/>
    <w:semiHidden/>
    <w:rsid w:val="00BC1491"/>
    <w:rPr>
      <w:sz w:val="24"/>
    </w:rPr>
  </w:style>
  <w:style w:type="paragraph" w:styleId="Untertitel">
    <w:name w:val="Subtitle"/>
    <w:basedOn w:val="Standard"/>
    <w:next w:val="Standard"/>
    <w:link w:val="UntertitelZchn"/>
    <w:uiPriority w:val="11"/>
    <w:rsid w:val="00BC1491"/>
    <w:pPr>
      <w:numPr>
        <w:ilvl w:val="1"/>
      </w:numPr>
      <w:spacing w:after="160"/>
    </w:pPr>
    <w:rPr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C1491"/>
    <w:rPr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C149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C149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BC1491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C1491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C1491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BC1491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BC1491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BC1491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C1491"/>
    <w:rPr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BC1491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C1491"/>
    <w:rPr>
      <w:sz w:val="24"/>
    </w:rPr>
  </w:style>
  <w:style w:type="paragraph" w:styleId="Listennummer5">
    <w:name w:val="List Number 5"/>
    <w:basedOn w:val="Standard"/>
    <w:uiPriority w:val="99"/>
    <w:semiHidden/>
    <w:unhideWhenUsed/>
    <w:rsid w:val="00BC1491"/>
    <w:pPr>
      <w:numPr>
        <w:numId w:val="6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C1491"/>
    <w:pPr>
      <w:numPr>
        <w:numId w:val="7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BC1491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BC1491"/>
    <w:pPr>
      <w:numPr>
        <w:numId w:val="9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C1491"/>
    <w:pPr>
      <w:numPr>
        <w:numId w:val="10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BC1491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BC1491"/>
    <w:pPr>
      <w:numPr>
        <w:numId w:val="12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BC1491"/>
    <w:pPr>
      <w:numPr>
        <w:numId w:val="1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BC1491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BC1491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BC1491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BC1491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BC1491"/>
    <w:pPr>
      <w:numPr>
        <w:numId w:val="14"/>
      </w:numPr>
      <w:contextualSpacing/>
    </w:pPr>
  </w:style>
  <w:style w:type="paragraph" w:styleId="Aufzhlungszeichen">
    <w:name w:val="List Bullet"/>
    <w:basedOn w:val="Standard"/>
    <w:uiPriority w:val="99"/>
    <w:unhideWhenUsed/>
    <w:rsid w:val="00BC1491"/>
    <w:pPr>
      <w:tabs>
        <w:tab w:val="num" w:pos="360"/>
      </w:tabs>
      <w:ind w:left="360" w:hanging="360"/>
      <w:contextualSpacing/>
    </w:pPr>
  </w:style>
  <w:style w:type="paragraph" w:styleId="Liste">
    <w:name w:val="List"/>
    <w:basedOn w:val="Standard"/>
    <w:uiPriority w:val="99"/>
    <w:semiHidden/>
    <w:unhideWhenUsed/>
    <w:rsid w:val="00BC1491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C1491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BC149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C1491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C1491"/>
    <w:pPr>
      <w:spacing w:after="0"/>
      <w:ind w:left="240" w:hanging="240"/>
    </w:pPr>
  </w:style>
  <w:style w:type="character" w:styleId="Seitenzahl">
    <w:name w:val="page number"/>
    <w:basedOn w:val="Absatz-Standardschriftart"/>
    <w:uiPriority w:val="99"/>
    <w:semiHidden/>
    <w:unhideWhenUsed/>
    <w:rsid w:val="00BC1491"/>
  </w:style>
  <w:style w:type="character" w:styleId="Zeilennummer">
    <w:name w:val="line number"/>
    <w:basedOn w:val="Absatz-Standardschriftart"/>
    <w:uiPriority w:val="99"/>
    <w:semiHidden/>
    <w:unhideWhenUsed/>
    <w:rsid w:val="00BC1491"/>
  </w:style>
  <w:style w:type="paragraph" w:styleId="Umschlagabsenderadresse">
    <w:name w:val="envelope return"/>
    <w:basedOn w:val="Standard"/>
    <w:uiPriority w:val="99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BC149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C1491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BC1491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C1491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C1491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C1491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C1491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C1491"/>
    <w:pPr>
      <w:spacing w:after="100"/>
      <w:ind w:left="96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C1491"/>
    <w:pPr>
      <w:spacing w:after="100"/>
      <w:ind w:left="7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480" w:hanging="240"/>
    </w:p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BC1491"/>
    <w:rPr>
      <w:color w:val="808080"/>
      <w:shd w:val="clear" w:color="auto" w:fill="E6E6E6"/>
    </w:rPr>
  </w:style>
  <w:style w:type="paragraph" w:customStyle="1" w:styleId="CitaviLiteraturverzeichnis">
    <w:name w:val="Citavi Literaturverzeichnis"/>
    <w:basedOn w:val="Standard"/>
    <w:rsid w:val="00B46773"/>
    <w:pPr>
      <w:spacing w:after="120" w:line="240" w:lineRule="auto"/>
      <w:jc w:val="left"/>
    </w:pPr>
    <w:rPr>
      <w:rFonts w:ascii="Segoe UI" w:eastAsia="Times New Roman" w:hAnsi="Segoe UI" w:cs="Segoe UI"/>
      <w:sz w:val="18"/>
      <w:szCs w:val="18"/>
    </w:rPr>
  </w:style>
  <w:style w:type="table" w:styleId="Gitternetztabelle1hell">
    <w:name w:val="Grid Table 1 Light"/>
    <w:basedOn w:val="NormaleTabelle"/>
    <w:uiPriority w:val="46"/>
    <w:rsid w:val="003069E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PlantUML">
    <w:name w:val="PlantUML"/>
    <w:basedOn w:val="Standard"/>
    <w:link w:val="PlantUMLZchn"/>
    <w:autoRedefine/>
    <w:rsid w:val="00E710BF"/>
    <w:pPr>
      <w:pBdr>
        <w:top w:val="dashed" w:sz="4" w:space="1" w:color="5BAB3B"/>
        <w:left w:val="dashed" w:sz="4" w:space="4" w:color="5BAB3B"/>
        <w:bottom w:val="dashed" w:sz="4" w:space="1" w:color="5BAB3B"/>
        <w:right w:val="dashed" w:sz="4" w:space="4" w:color="5BAB3B"/>
      </w:pBdr>
      <w:shd w:val="clear" w:color="auto" w:fill="BAFDBA"/>
      <w:tabs>
        <w:tab w:val="left" w:pos="567"/>
        <w:tab w:val="left" w:pos="1134"/>
        <w:tab w:val="left" w:pos="1701"/>
        <w:tab w:val="left" w:pos="2268"/>
      </w:tabs>
      <w:spacing w:after="0" w:line="240" w:lineRule="auto"/>
      <w:jc w:val="left"/>
    </w:pPr>
    <w:rPr>
      <w:rFonts w:ascii="Courier New" w:hAnsi="Courier New" w:cs="Courier New"/>
      <w:noProof/>
      <w:color w:val="008000"/>
      <w:sz w:val="18"/>
      <w:szCs w:val="23"/>
      <w:lang w:val="en-US"/>
    </w:rPr>
  </w:style>
  <w:style w:type="character" w:customStyle="1" w:styleId="PlantUMLZchn">
    <w:name w:val="PlantUML Zchn"/>
    <w:basedOn w:val="StandardTimesZchn"/>
    <w:link w:val="PlantUML"/>
    <w:rsid w:val="00E710BF"/>
    <w:rPr>
      <w:rFonts w:ascii="Courier New" w:hAnsi="Courier New" w:cs="Courier New"/>
      <w:noProof/>
      <w:color w:val="008000"/>
      <w:sz w:val="18"/>
      <w:szCs w:val="23"/>
      <w:shd w:val="clear" w:color="auto" w:fill="BAFDBA"/>
      <w:lang w:val="en-US"/>
    </w:rPr>
  </w:style>
  <w:style w:type="paragraph" w:customStyle="1" w:styleId="PlantUMLImg">
    <w:name w:val="PlantUMLImg"/>
    <w:basedOn w:val="StandardTimes"/>
    <w:link w:val="PlantUMLImgZchn"/>
    <w:autoRedefine/>
    <w:rsid w:val="00E710BF"/>
    <w:rPr>
      <w:lang w:val="en-US"/>
    </w:rPr>
  </w:style>
  <w:style w:type="character" w:customStyle="1" w:styleId="PlantUMLImgZchn">
    <w:name w:val="PlantUMLImg Zchn"/>
    <w:basedOn w:val="StandardTimesZchn"/>
    <w:link w:val="PlantUMLImg"/>
    <w:rsid w:val="00E710BF"/>
    <w:rPr>
      <w:rFonts w:ascii="Times New Roman" w:hAnsi="Times New Roman"/>
      <w:sz w:val="24"/>
      <w:szCs w:val="23"/>
      <w:lang w:val="en-US"/>
    </w:rPr>
  </w:style>
  <w:style w:type="paragraph" w:customStyle="1" w:styleId="berschrift1Anhang">
    <w:name w:val="Überschrift_1_Anhang"/>
    <w:basedOn w:val="berschrift7"/>
    <w:link w:val="berschrift1AnhangZchn"/>
    <w:rsid w:val="00F56032"/>
    <w:rPr>
      <w:b w:val="0"/>
      <w:i/>
    </w:rPr>
  </w:style>
  <w:style w:type="character" w:customStyle="1" w:styleId="berschrift1AnhangZchn">
    <w:name w:val="Überschrift_1_Anhang Zchn"/>
    <w:basedOn w:val="berschrift1Zchn"/>
    <w:link w:val="berschrift1Anhang"/>
    <w:rsid w:val="00F56032"/>
    <w:rPr>
      <w:rFonts w:asciiTheme="majorHAnsi" w:eastAsiaTheme="majorEastAsia" w:hAnsiTheme="majorHAnsi" w:cstheme="majorBidi"/>
      <w:b w:val="0"/>
      <w:i/>
      <w:i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4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96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3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4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95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69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3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4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529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23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215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0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64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75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92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13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1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3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5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26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14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5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28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535550">
                      <w:marLeft w:val="360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28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72171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8393904">
                                  <w:marLeft w:val="0"/>
                                  <w:marRight w:val="-352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3125932">
                                      <w:marLeft w:val="0"/>
                                      <w:marRight w:val="330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20421817">
                                          <w:marLeft w:val="0"/>
                                          <w:marRight w:val="0"/>
                                          <w:marTop w:val="0"/>
                                          <w:marBottom w:val="45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19469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9843865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670281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94390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78981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491681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63950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57620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79233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566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22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44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47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61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802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2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53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92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8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9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7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7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7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47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25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44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715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53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673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75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43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413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54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9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459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07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753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2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0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7280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38449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975830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398416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62862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13455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39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57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230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11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35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8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5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541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66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918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72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9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04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5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7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560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359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429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7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3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0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59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140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7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4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22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086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4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63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33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229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45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1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0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57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6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82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07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4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25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01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09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43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813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1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260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311002">
                      <w:marLeft w:val="360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72126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3072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632692">
                                  <w:marLeft w:val="0"/>
                                  <w:marRight w:val="-352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0351959">
                                      <w:marLeft w:val="0"/>
                                      <w:marRight w:val="330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5032780">
                                          <w:marLeft w:val="0"/>
                                          <w:marRight w:val="0"/>
                                          <w:marTop w:val="0"/>
                                          <w:marBottom w:val="45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70014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254557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675870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384091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155466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3297375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566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14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21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059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1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3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4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0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1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23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84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032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62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1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7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47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712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51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498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9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45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98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5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95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9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75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448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1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870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06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388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7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4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05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63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5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063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267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846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7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924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031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1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13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82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99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34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23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41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560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12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43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207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1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39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8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33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82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896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3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1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43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08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23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5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622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83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2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54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07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6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8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2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0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81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05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194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79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01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514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813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08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6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5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327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08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1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09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33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04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49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63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951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9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15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87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4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602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1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201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75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77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97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6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9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90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62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27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94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04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2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4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4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382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067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43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278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01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28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88043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933110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5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45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2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82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918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615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686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743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08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08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4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4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21039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761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061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93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1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4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4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548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473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577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8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47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405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79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9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30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64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39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420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58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447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2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5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1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2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5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3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89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692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82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52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24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55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271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941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945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34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97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200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43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84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064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5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6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63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989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03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6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7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47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39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50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910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36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345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512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45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625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43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6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46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00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7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171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3565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1067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8766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35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6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296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766293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94063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4233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742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549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641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69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38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94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32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561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74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14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55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07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9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741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337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525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9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3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7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184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63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6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8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879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67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5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065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0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148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862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37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32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38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844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924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09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7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19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48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1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05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15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491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883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8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19302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39115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54869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609277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302831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146163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914234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94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7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9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2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6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4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95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01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6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9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0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589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29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306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8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9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29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797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1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4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89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29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93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58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12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4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30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806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796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0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3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547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54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18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01D1307-4B16-4A48-B216-E52E16F0D229}"/>
      </w:docPartPr>
      <w:docPartBody>
        <w:p w:rsidR="000817A0" w:rsidRDefault="000817A0">
          <w:r w:rsidRPr="00051F0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A0"/>
    <w:rsid w:val="00020424"/>
    <w:rsid w:val="000817A0"/>
    <w:rsid w:val="00117233"/>
    <w:rsid w:val="0019418D"/>
    <w:rsid w:val="001A01EF"/>
    <w:rsid w:val="001A46C7"/>
    <w:rsid w:val="001C5DE8"/>
    <w:rsid w:val="001D2880"/>
    <w:rsid w:val="002112BC"/>
    <w:rsid w:val="002C446B"/>
    <w:rsid w:val="002D058C"/>
    <w:rsid w:val="00312EC8"/>
    <w:rsid w:val="00344109"/>
    <w:rsid w:val="00345199"/>
    <w:rsid w:val="00407B7A"/>
    <w:rsid w:val="00433799"/>
    <w:rsid w:val="00473454"/>
    <w:rsid w:val="004D7D5E"/>
    <w:rsid w:val="004E61A3"/>
    <w:rsid w:val="004F445A"/>
    <w:rsid w:val="00502B68"/>
    <w:rsid w:val="00517B43"/>
    <w:rsid w:val="00595FB6"/>
    <w:rsid w:val="005A2220"/>
    <w:rsid w:val="005C552F"/>
    <w:rsid w:val="006A079C"/>
    <w:rsid w:val="006C2B04"/>
    <w:rsid w:val="00755C1D"/>
    <w:rsid w:val="00792957"/>
    <w:rsid w:val="00793289"/>
    <w:rsid w:val="007B45BA"/>
    <w:rsid w:val="007C4343"/>
    <w:rsid w:val="00813DD6"/>
    <w:rsid w:val="008471E0"/>
    <w:rsid w:val="008541F8"/>
    <w:rsid w:val="008A248C"/>
    <w:rsid w:val="008D2664"/>
    <w:rsid w:val="008F125F"/>
    <w:rsid w:val="009E7EB5"/>
    <w:rsid w:val="00A15D78"/>
    <w:rsid w:val="00A1762A"/>
    <w:rsid w:val="00A35167"/>
    <w:rsid w:val="00AE27D2"/>
    <w:rsid w:val="00AE47F1"/>
    <w:rsid w:val="00B648A6"/>
    <w:rsid w:val="00B77A0A"/>
    <w:rsid w:val="00B9015C"/>
    <w:rsid w:val="00BA45BE"/>
    <w:rsid w:val="00BD6EB0"/>
    <w:rsid w:val="00C050F0"/>
    <w:rsid w:val="00C966F2"/>
    <w:rsid w:val="00D617D4"/>
    <w:rsid w:val="00DE24A7"/>
    <w:rsid w:val="00EA57E3"/>
    <w:rsid w:val="00ED576E"/>
    <w:rsid w:val="00EF455C"/>
    <w:rsid w:val="00F27058"/>
    <w:rsid w:val="00F34957"/>
    <w:rsid w:val="00F87994"/>
    <w:rsid w:val="00FC1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050F0"/>
    <w:rPr>
      <w:color w:val="808080"/>
    </w:rPr>
  </w:style>
  <w:style w:type="paragraph" w:customStyle="1" w:styleId="69A1E5A04A72446DAAE9BD713F9ED56E">
    <w:name w:val="69A1E5A04A72446DAAE9BD713F9ED56E"/>
    <w:rsid w:val="00755C1D"/>
  </w:style>
  <w:style w:type="paragraph" w:customStyle="1" w:styleId="31754DC4983746CA83E481BEE6D68950">
    <w:name w:val="31754DC4983746CA83E481BEE6D68950"/>
    <w:rsid w:val="00793289"/>
  </w:style>
  <w:style w:type="paragraph" w:customStyle="1" w:styleId="8713F33CB9B64B9E8F4E40BC0C948159">
    <w:name w:val="8713F33CB9B64B9E8F4E40BC0C948159"/>
    <w:rsid w:val="00793289"/>
  </w:style>
  <w:style w:type="paragraph" w:customStyle="1" w:styleId="387B9FCD570D487E98BA78C42CC45CC7">
    <w:name w:val="387B9FCD570D487E98BA78C42CC45CC7"/>
    <w:rsid w:val="006A079C"/>
  </w:style>
  <w:style w:type="paragraph" w:customStyle="1" w:styleId="F349DE3BE3FF4AB791EBA106B0D4DD9A">
    <w:name w:val="F349DE3BE3FF4AB791EBA106B0D4DD9A"/>
    <w:rsid w:val="006A079C"/>
  </w:style>
  <w:style w:type="paragraph" w:customStyle="1" w:styleId="D789B2773F354C60B968FA5DF760BAD7">
    <w:name w:val="D789B2773F354C60B968FA5DF760BAD7"/>
    <w:rsid w:val="00595FB6"/>
  </w:style>
  <w:style w:type="paragraph" w:customStyle="1" w:styleId="0DB8754DB1E74124BC119E34197F18BD">
    <w:name w:val="0DB8754DB1E74124BC119E34197F18BD"/>
    <w:rsid w:val="00312EC8"/>
  </w:style>
  <w:style w:type="paragraph" w:customStyle="1" w:styleId="6B36A44F2A4F4EB6A95979207A8095F0">
    <w:name w:val="6B36A44F2A4F4EB6A95979207A8095F0"/>
    <w:rsid w:val="00312EC8"/>
  </w:style>
  <w:style w:type="paragraph" w:customStyle="1" w:styleId="E219B36E656B481D80AC842C20450519">
    <w:name w:val="E219B36E656B481D80AC842C20450519"/>
    <w:rsid w:val="00AE27D2"/>
  </w:style>
  <w:style w:type="paragraph" w:customStyle="1" w:styleId="939BC4E732024A158CF802568F394453">
    <w:name w:val="939BC4E732024A158CF802568F394453"/>
    <w:rsid w:val="00F27058"/>
  </w:style>
  <w:style w:type="paragraph" w:customStyle="1" w:styleId="B7D4694775B449BD93CA6058BF5934D6">
    <w:name w:val="B7D4694775B449BD93CA6058BF5934D6"/>
    <w:rsid w:val="00F27058"/>
  </w:style>
  <w:style w:type="paragraph" w:customStyle="1" w:styleId="A649495FA243451CBF263D3091D62A3C">
    <w:name w:val="A649495FA243451CBF263D3091D62A3C"/>
    <w:rsid w:val="001A46C7"/>
  </w:style>
  <w:style w:type="paragraph" w:customStyle="1" w:styleId="BAF2883F34364CED9E52E0DB85A4101E">
    <w:name w:val="BAF2883F34364CED9E52E0DB85A4101E"/>
    <w:rsid w:val="001A46C7"/>
  </w:style>
  <w:style w:type="paragraph" w:customStyle="1" w:styleId="25C7880FE81641ACBD0FDC1BBDB50891">
    <w:name w:val="25C7880FE81641ACBD0FDC1BBDB50891"/>
    <w:rsid w:val="001A46C7"/>
  </w:style>
  <w:style w:type="paragraph" w:customStyle="1" w:styleId="914430FFC2A147348A480BD76A1BD4EB">
    <w:name w:val="914430FFC2A147348A480BD76A1BD4EB"/>
    <w:rsid w:val="001A46C7"/>
  </w:style>
  <w:style w:type="paragraph" w:customStyle="1" w:styleId="3A4ACECD9C5E4D5A95CED7C73A37F935">
    <w:name w:val="3A4ACECD9C5E4D5A95CED7C73A37F935"/>
    <w:rsid w:val="001A46C7"/>
  </w:style>
  <w:style w:type="paragraph" w:customStyle="1" w:styleId="45EC8801DA63430B8B51865458EEF39C">
    <w:name w:val="45EC8801DA63430B8B51865458EEF39C"/>
    <w:rsid w:val="001A46C7"/>
  </w:style>
  <w:style w:type="paragraph" w:customStyle="1" w:styleId="99FA5B4008D64915B64513C80F4F7DF6">
    <w:name w:val="99FA5B4008D64915B64513C80F4F7DF6"/>
    <w:rsid w:val="001A46C7"/>
  </w:style>
  <w:style w:type="paragraph" w:customStyle="1" w:styleId="A5E605EFF4774ECFA77FC5EBC2649DD6">
    <w:name w:val="A5E605EFF4774ECFA77FC5EBC2649DD6"/>
    <w:rsid w:val="00020424"/>
  </w:style>
  <w:style w:type="paragraph" w:customStyle="1" w:styleId="AC259DFD27D3415885343803D61447DD">
    <w:name w:val="AC259DFD27D3415885343803D61447DD"/>
    <w:rsid w:val="00BA45BE"/>
  </w:style>
  <w:style w:type="paragraph" w:customStyle="1" w:styleId="365DCC2AB793488BB2311B0B7A1385C2">
    <w:name w:val="365DCC2AB793488BB2311B0B7A1385C2"/>
    <w:rsid w:val="004F445A"/>
  </w:style>
  <w:style w:type="paragraph" w:customStyle="1" w:styleId="A3DBE7E906BF4B219F6D0FCCC73838AD">
    <w:name w:val="A3DBE7E906BF4B219F6D0FCCC73838AD"/>
    <w:rsid w:val="006C2B04"/>
  </w:style>
  <w:style w:type="paragraph" w:customStyle="1" w:styleId="397C92C20505444C84F537F9D07CB8CE">
    <w:name w:val="397C92C20505444C84F537F9D07CB8CE"/>
    <w:rsid w:val="006C2B04"/>
  </w:style>
  <w:style w:type="paragraph" w:customStyle="1" w:styleId="BA33943553E04EB28F3080CC94B06D6A">
    <w:name w:val="BA33943553E04EB28F3080CC94B06D6A"/>
    <w:rsid w:val="006C2B04"/>
  </w:style>
  <w:style w:type="paragraph" w:customStyle="1" w:styleId="A86BFFCD606F48C8AE238163FE4C82E1">
    <w:name w:val="A86BFFCD606F48C8AE238163FE4C82E1"/>
    <w:rsid w:val="006C2B04"/>
  </w:style>
  <w:style w:type="paragraph" w:customStyle="1" w:styleId="08C253C3D8AA4655B214080E869E7BEA">
    <w:name w:val="08C253C3D8AA4655B214080E869E7BEA"/>
    <w:rsid w:val="00FC1281"/>
  </w:style>
  <w:style w:type="paragraph" w:customStyle="1" w:styleId="A22B6F359B1D419AAD12F2119AE848F9">
    <w:name w:val="A22B6F359B1D419AAD12F2119AE848F9"/>
    <w:rsid w:val="00FC1281"/>
  </w:style>
  <w:style w:type="paragraph" w:customStyle="1" w:styleId="5FB72B14BBF049368151BC29A847D16E">
    <w:name w:val="5FB72B14BBF049368151BC29A847D16E"/>
    <w:rsid w:val="00FC1281"/>
  </w:style>
  <w:style w:type="paragraph" w:customStyle="1" w:styleId="EEEB0936124B42139F0DE0208D95E05A">
    <w:name w:val="EEEB0936124B42139F0DE0208D95E05A"/>
    <w:rsid w:val="00FC1281"/>
  </w:style>
  <w:style w:type="paragraph" w:customStyle="1" w:styleId="653AFE588DBC4965B3588BFB80A6D197">
    <w:name w:val="653AFE588DBC4965B3588BFB80A6D197"/>
    <w:rsid w:val="00FC1281"/>
  </w:style>
  <w:style w:type="paragraph" w:customStyle="1" w:styleId="E44994F06DFC42FB98E6D4475D212492">
    <w:name w:val="E44994F06DFC42FB98E6D4475D212492"/>
    <w:rsid w:val="00FC1281"/>
  </w:style>
  <w:style w:type="paragraph" w:customStyle="1" w:styleId="E944941CA837497B87E95F8E50FDDC3D">
    <w:name w:val="E944941CA837497B87E95F8E50FDDC3D"/>
    <w:rsid w:val="00FC1281"/>
  </w:style>
  <w:style w:type="paragraph" w:customStyle="1" w:styleId="D8997D5A26E54B7EBB2128BB3D21400B">
    <w:name w:val="D8997D5A26E54B7EBB2128BB3D21400B"/>
    <w:rsid w:val="00FC1281"/>
  </w:style>
  <w:style w:type="paragraph" w:customStyle="1" w:styleId="17D2930539CC40D38B42040767B274A7">
    <w:name w:val="17D2930539CC40D38B42040767B274A7"/>
    <w:rsid w:val="00FC1281"/>
  </w:style>
  <w:style w:type="paragraph" w:customStyle="1" w:styleId="6CBFA62423F24B10AE82A27F7558D201">
    <w:name w:val="6CBFA62423F24B10AE82A27F7558D201"/>
    <w:rsid w:val="00FC1281"/>
  </w:style>
  <w:style w:type="paragraph" w:customStyle="1" w:styleId="A57B49BB18EB4259929FC7A7B2E9EA65">
    <w:name w:val="A57B49BB18EB4259929FC7A7B2E9EA65"/>
    <w:rsid w:val="00FC1281"/>
  </w:style>
  <w:style w:type="paragraph" w:customStyle="1" w:styleId="938874C4A0C64A898FCBA36DF542E704">
    <w:name w:val="938874C4A0C64A898FCBA36DF542E704"/>
    <w:rsid w:val="00FC1281"/>
  </w:style>
  <w:style w:type="paragraph" w:customStyle="1" w:styleId="36D8FF42DDF54293850E77974B9429E0">
    <w:name w:val="36D8FF42DDF54293850E77974B9429E0"/>
    <w:rsid w:val="00FC1281"/>
  </w:style>
  <w:style w:type="paragraph" w:customStyle="1" w:styleId="535E9847C5AD41FB9E262A1C029C965F">
    <w:name w:val="535E9847C5AD41FB9E262A1C029C965F"/>
    <w:rsid w:val="00FC1281"/>
  </w:style>
  <w:style w:type="paragraph" w:customStyle="1" w:styleId="A7B1F048345240C6B74ACF81AA604BA9">
    <w:name w:val="A7B1F048345240C6B74ACF81AA604BA9"/>
    <w:rsid w:val="00FC1281"/>
  </w:style>
  <w:style w:type="paragraph" w:customStyle="1" w:styleId="398C2FBDF2FA43ECA3E0BC811D667C2C">
    <w:name w:val="398C2FBDF2FA43ECA3E0BC811D667C2C"/>
    <w:rsid w:val="00FC1281"/>
  </w:style>
  <w:style w:type="paragraph" w:customStyle="1" w:styleId="99D63B53F5A74EBAB6952DDA25F3497A">
    <w:name w:val="99D63B53F5A74EBAB6952DDA25F3497A"/>
    <w:rsid w:val="00FC1281"/>
  </w:style>
  <w:style w:type="paragraph" w:customStyle="1" w:styleId="0256548712B749A7A753A133FD6B08C7">
    <w:name w:val="0256548712B749A7A753A133FD6B08C7"/>
    <w:rsid w:val="00F34957"/>
  </w:style>
  <w:style w:type="paragraph" w:customStyle="1" w:styleId="B1A1B7F953ED42EEB896F7CA1F25E6FB">
    <w:name w:val="B1A1B7F953ED42EEB896F7CA1F25E6FB"/>
    <w:rsid w:val="002D058C"/>
  </w:style>
  <w:style w:type="paragraph" w:customStyle="1" w:styleId="831C8D146D5E47B697EE0E99676813C9">
    <w:name w:val="831C8D146D5E47B697EE0E99676813C9"/>
    <w:rsid w:val="00345199"/>
  </w:style>
  <w:style w:type="paragraph" w:customStyle="1" w:styleId="A1077542B03F41BFBD9A65554A70E9CF">
    <w:name w:val="A1077542B03F41BFBD9A65554A70E9CF"/>
    <w:rsid w:val="00345199"/>
  </w:style>
  <w:style w:type="paragraph" w:customStyle="1" w:styleId="1CFB1D22B48247C1B6014A65B65EB80A">
    <w:name w:val="1CFB1D22B48247C1B6014A65B65EB80A"/>
    <w:rsid w:val="00345199"/>
  </w:style>
  <w:style w:type="paragraph" w:customStyle="1" w:styleId="0314C9B4AAE14CCCBB9FA3864EDFA4AC">
    <w:name w:val="0314C9B4AAE14CCCBB9FA3864EDFA4AC"/>
    <w:rsid w:val="00C050F0"/>
  </w:style>
  <w:style w:type="paragraph" w:customStyle="1" w:styleId="58615EB85897483E93B96AC82E002CEE">
    <w:name w:val="58615EB85897483E93B96AC82E002CEE"/>
  </w:style>
  <w:style w:type="paragraph" w:customStyle="1" w:styleId="7D0EB185EB2644C7A41193DA0C5928C2">
    <w:name w:val="7D0EB185EB2644C7A41193DA0C5928C2"/>
  </w:style>
  <w:style w:type="paragraph" w:customStyle="1" w:styleId="DB33C2D1BF1443F7867B5A7AF954F808">
    <w:name w:val="DB33C2D1BF1443F7867B5A7AF954F808"/>
  </w:style>
  <w:style w:type="paragraph" w:customStyle="1" w:styleId="E3CC9456F81A4E109D2109A3111987A2">
    <w:name w:val="E3CC9456F81A4E109D2109A3111987A2"/>
  </w:style>
  <w:style w:type="paragraph" w:customStyle="1" w:styleId="23F5DEC8DE3D49A2A319193434FD3C08">
    <w:name w:val="23F5DEC8DE3D49A2A319193434FD3C0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28B204CD7125C0489EA54DA2E36C6DF0" ma:contentTypeVersion="10" ma:contentTypeDescription="Ein neues Dokument erstellen." ma:contentTypeScope="" ma:versionID="ad1b087d4d7f3a5b3b3661302fc39833">
  <xsd:schema xmlns:xsd="http://www.w3.org/2001/XMLSchema" xmlns:xs="http://www.w3.org/2001/XMLSchema" xmlns:p="http://schemas.microsoft.com/office/2006/metadata/properties" xmlns:ns3="9396cff9-b4a9-42da-b650-5ed11276d930" xmlns:ns4="42498830-07c8-4ba5-be47-5dc0b9e68ac1" targetNamespace="http://schemas.microsoft.com/office/2006/metadata/properties" ma:root="true" ma:fieldsID="9145321a18ae2a3ccbc6c469ca492fe7" ns3:_="" ns4:_="">
    <xsd:import namespace="9396cff9-b4a9-42da-b650-5ed11276d930"/>
    <xsd:import namespace="42498830-07c8-4ba5-be47-5dc0b9e68a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96cff9-b4a9-42da-b650-5ed11276d93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2498830-07c8-4ba5-be47-5dc0b9e68ac1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Freigabehinweis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D79428CD-3396-4DE6-9639-4EE4B0C499C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96cff9-b4a9-42da-b650-5ed11276d930"/>
    <ds:schemaRef ds:uri="42498830-07c8-4ba5-be47-5dc0b9e68a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FC5E862-AA4D-4FC5-8606-E107A1082E0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BB019A-78B7-4448-A2A1-89027E76553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C7EEB05-C3ED-4F26-A2C8-A36365F32F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392</Words>
  <Characters>2474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arro Höfliger GmbH</Company>
  <LinksUpToDate>false</LinksUpToDate>
  <CharactersWithSpaces>28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F. Klingler; Linus  Baumann</dc:creator>
  <cp:keywords/>
  <dc:description/>
  <cp:lastModifiedBy>Windows-Benutzer</cp:lastModifiedBy>
  <cp:revision>2</cp:revision>
  <cp:lastPrinted>2020-08-18T02:43:00Z</cp:lastPrinted>
  <dcterms:created xsi:type="dcterms:W3CDTF">2022-12-22T08:26:00Z</dcterms:created>
  <dcterms:modified xsi:type="dcterms:W3CDTF">2022-12-22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8B204CD7125C0489EA54DA2E36C6DF0</vt:lpwstr>
  </property>
  <property fmtid="{D5CDD505-2E9C-101B-9397-08002B2CF9AE}" pid="3" name="CitaviDocumentProperty_7">
    <vt:lpwstr>Bachelorarbeit</vt:lpwstr>
  </property>
  <property fmtid="{D5CDD505-2E9C-101B-9397-08002B2CF9AE}" pid="4" name="CitaviDocumentProperty_28">
    <vt:lpwstr>True</vt:lpwstr>
  </property>
  <property fmtid="{D5CDD505-2E9C-101B-9397-08002B2CF9AE}" pid="5" name="CitaviDocumentProperty_11">
    <vt:lpwstr>Überschrift 1</vt:lpwstr>
  </property>
  <property fmtid="{D5CDD505-2E9C-101B-9397-08002B2CF9AE}" pid="6" name="CitaviDocumentProperty_12">
    <vt:lpwstr>Standard</vt:lpwstr>
  </property>
  <property fmtid="{D5CDD505-2E9C-101B-9397-08002B2CF9AE}" pid="7" name="CitaviDocumentProperty_16">
    <vt:lpwstr>Untertitel</vt:lpwstr>
  </property>
  <property fmtid="{D5CDD505-2E9C-101B-9397-08002B2CF9AE}" pid="8" name="CitaviDocumentProperty_13">
    <vt:lpwstr>Standard</vt:lpwstr>
  </property>
  <property fmtid="{D5CDD505-2E9C-101B-9397-08002B2CF9AE}" pid="9" name="CitaviDocumentProperty_15">
    <vt:lpwstr>Standard</vt:lpwstr>
  </property>
  <property fmtid="{D5CDD505-2E9C-101B-9397-08002B2CF9AE}" pid="10" name="CitaviDocumentProperty_17">
    <vt:lpwstr>Standard</vt:lpwstr>
  </property>
  <property fmtid="{D5CDD505-2E9C-101B-9397-08002B2CF9AE}" pid="11" name="CitaviDocumentProperty_0">
    <vt:lpwstr>c9f99510-bda1-4bdd-bf54-e23feaea5bc2</vt:lpwstr>
  </property>
  <property fmtid="{D5CDD505-2E9C-101B-9397-08002B2CF9AE}" pid="12" name="CitaviDocumentProperty_1">
    <vt:lpwstr>6.4.0.35</vt:lpwstr>
  </property>
  <property fmtid="{D5CDD505-2E9C-101B-9397-08002B2CF9AE}" pid="13" name="CitaviDocumentProperty_6">
    <vt:lpwstr>True</vt:lpwstr>
  </property>
  <property fmtid="{D5CDD505-2E9C-101B-9397-08002B2CF9AE}" pid="14" name="CitaviDocumentProperty_8">
    <vt:lpwstr>C:\Users\gruhei01\OneDrive - Harro Höfliger\003_Praxisarbeiten\Bachelor\Literatur\Citavi\Bachelorarbeit\Bachelorarbeit.ctv6</vt:lpwstr>
  </property>
</Properties>
</file>